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945809843"/>
        <w:docPartObj>
          <w:docPartGallery w:val="Cover Pages"/>
          <w:docPartUnique/>
        </w:docPartObj>
      </w:sdtPr>
      <w:sdtContent>
        <w:p w:rsidR="00FA65AB" w:rsidRDefault="00FA65AB"/>
        <w:p w:rsidR="00FA65AB" w:rsidRDefault="00FA65AB">
          <w:r>
            <w:rPr>
              <w:noProof/>
            </w:rPr>
            <mc:AlternateContent>
              <mc:Choice Requires="wpg">
                <w:drawing>
                  <wp:anchor distT="0" distB="0" distL="114300" distR="114300" simplePos="0" relativeHeight="251659264" behindDoc="1" locked="0" layoutInCell="1" allowOverlap="1">
                    <wp:simplePos x="0" y="0"/>
                    <wp:positionH relativeFrom="margin">
                      <wp:align>center</wp:align>
                    </wp:positionH>
                    <mc:AlternateContent>
                      <mc:Choice Requires="wp14">
                        <wp:positionV relativeFrom="page">
                          <wp14:pctPosVOffset>4500</wp14:pctPosVOffset>
                        </wp:positionV>
                      </mc:Choice>
                      <mc:Fallback>
                        <wp:positionV relativeFrom="page">
                          <wp:posOffset>480695</wp:posOffset>
                        </wp:positionV>
                      </mc:Fallback>
                    </mc:AlternateContent>
                    <wp:extent cx="6858000" cy="7068185"/>
                    <wp:effectExtent l="0" t="0" r="0" b="0"/>
                    <wp:wrapNone/>
                    <wp:docPr id="125" name="Group 12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858000" cy="7068312"/>
                              <a:chOff x="0" y="0"/>
                              <a:chExt cx="5561330" cy="5404485"/>
                            </a:xfrm>
                          </wpg:grpSpPr>
                          <wps:wsp>
                            <wps:cNvPr id="126" name="Freeform 10"/>
                            <wps:cNvSpPr>
                              <a:spLocks/>
                            </wps:cNvSpPr>
                            <wps:spPr bwMode="auto">
                              <a:xfrm>
                                <a:off x="0" y="0"/>
                                <a:ext cx="5557520" cy="5404485"/>
                              </a:xfrm>
                              <a:custGeom>
                                <a:avLst/>
                                <a:gdLst>
                                  <a:gd name="T0" fmla="*/ 0 w 720"/>
                                  <a:gd name="T1" fmla="*/ 0 h 700"/>
                                  <a:gd name="T2" fmla="*/ 0 w 720"/>
                                  <a:gd name="T3" fmla="*/ 644 h 700"/>
                                  <a:gd name="T4" fmla="*/ 113 w 720"/>
                                  <a:gd name="T5" fmla="*/ 665 h 700"/>
                                  <a:gd name="T6" fmla="*/ 720 w 720"/>
                                  <a:gd name="T7" fmla="*/ 644 h 700"/>
                                  <a:gd name="T8" fmla="*/ 720 w 720"/>
                                  <a:gd name="T9" fmla="*/ 617 h 700"/>
                                  <a:gd name="T10" fmla="*/ 720 w 720"/>
                                  <a:gd name="T11" fmla="*/ 0 h 700"/>
                                  <a:gd name="T12" fmla="*/ 0 w 720"/>
                                  <a:gd name="T13" fmla="*/ 0 h 700"/>
                                </a:gdLst>
                                <a:ahLst/>
                                <a:cxnLst>
                                  <a:cxn ang="0">
                                    <a:pos x="T0" y="T1"/>
                                  </a:cxn>
                                  <a:cxn ang="0">
                                    <a:pos x="T2" y="T3"/>
                                  </a:cxn>
                                  <a:cxn ang="0">
                                    <a:pos x="T4" y="T5"/>
                                  </a:cxn>
                                  <a:cxn ang="0">
                                    <a:pos x="T6" y="T7"/>
                                  </a:cxn>
                                  <a:cxn ang="0">
                                    <a:pos x="T8" y="T9"/>
                                  </a:cxn>
                                  <a:cxn ang="0">
                                    <a:pos x="T10" y="T11"/>
                                  </a:cxn>
                                  <a:cxn ang="0">
                                    <a:pos x="T12" y="T13"/>
                                  </a:cxn>
                                </a:cxnLst>
                                <a:rect l="0" t="0" r="r" b="b"/>
                                <a:pathLst>
                                  <a:path w="720" h="700">
                                    <a:moveTo>
                                      <a:pt x="0" y="0"/>
                                    </a:moveTo>
                                    <a:cubicBezTo>
                                      <a:pt x="0" y="644"/>
                                      <a:pt x="0" y="644"/>
                                      <a:pt x="0" y="644"/>
                                    </a:cubicBezTo>
                                    <a:cubicBezTo>
                                      <a:pt x="23" y="650"/>
                                      <a:pt x="62" y="658"/>
                                      <a:pt x="113" y="665"/>
                                    </a:cubicBezTo>
                                    <a:cubicBezTo>
                                      <a:pt x="250" y="685"/>
                                      <a:pt x="476" y="700"/>
                                      <a:pt x="720" y="644"/>
                                    </a:cubicBezTo>
                                    <a:cubicBezTo>
                                      <a:pt x="720" y="617"/>
                                      <a:pt x="720" y="617"/>
                                      <a:pt x="720" y="617"/>
                                    </a:cubicBezTo>
                                    <a:cubicBezTo>
                                      <a:pt x="720" y="0"/>
                                      <a:pt x="720" y="0"/>
                                      <a:pt x="720" y="0"/>
                                    </a:cubicBezTo>
                                    <a:cubicBezTo>
                                      <a:pt x="0" y="0"/>
                                      <a:pt x="0" y="0"/>
                                      <a:pt x="0" y="0"/>
                                    </a:cubicBezTo>
                                  </a:path>
                                </a:pathLst>
                              </a:custGeom>
                              <a:ln>
                                <a:noFill/>
                              </a:ln>
                            </wps:spPr>
                            <wps:style>
                              <a:lnRef idx="0">
                                <a:scrgbClr r="0" g="0" b="0"/>
                              </a:lnRef>
                              <a:fillRef idx="1003">
                                <a:schemeClr val="dk2"/>
                              </a:fillRef>
                              <a:effectRef idx="0">
                                <a:scrgbClr r="0" g="0" b="0"/>
                              </a:effectRef>
                              <a:fontRef idx="major"/>
                            </wps:style>
                            <wps:txbx>
                              <w:txbxContent>
                                <w:p w:rsidR="00BE6C7F" w:rsidRDefault="00BE6C7F">
                                  <w:pPr>
                                    <w:rPr>
                                      <w:color w:val="FFFFFF" w:themeColor="background1"/>
                                      <w:sz w:val="72"/>
                                      <w:szCs w:val="72"/>
                                    </w:rPr>
                                  </w:pPr>
                                  <w:sdt>
                                    <w:sdtPr>
                                      <w:rPr>
                                        <w:color w:val="FFFFFF" w:themeColor="background1"/>
                                        <w:sz w:val="72"/>
                                        <w:szCs w:val="72"/>
                                      </w:rPr>
                                      <w:alias w:val="Title"/>
                                      <w:tag w:val=""/>
                                      <w:id w:val="-554696155"/>
                                      <w:dataBinding w:prefixMappings="xmlns:ns0='http://purl.org/dc/elements/1.1/' xmlns:ns1='http://schemas.openxmlformats.org/package/2006/metadata/core-properties' " w:xpath="/ns1:coreProperties[1]/ns0:title[1]" w:storeItemID="{6C3C8BC8-F283-45AE-878A-BAB7291924A1}"/>
                                      <w:text/>
                                    </w:sdtPr>
                                    <w:sdtContent>
                                      <w:r w:rsidRPr="00FA65AB">
                                        <w:rPr>
                                          <w:color w:val="FFFFFF" w:themeColor="background1"/>
                                          <w:sz w:val="72"/>
                                          <w:szCs w:val="72"/>
                                        </w:rPr>
                                        <w:t>Internet Game Design and Development</w:t>
                                      </w:r>
                                    </w:sdtContent>
                                  </w:sdt>
                                </w:p>
                              </w:txbxContent>
                            </wps:txbx>
                            <wps:bodyPr rot="0" vert="horz" wrap="square" lIns="914400" tIns="1097280" rIns="1097280" bIns="1097280" anchor="b" anchorCtr="0" upright="1">
                              <a:noAutofit/>
                            </wps:bodyPr>
                          </wps:wsp>
                          <wps:wsp>
                            <wps:cNvPr id="127" name="Freeform 11"/>
                            <wps:cNvSpPr>
                              <a:spLocks/>
                            </wps:cNvSpPr>
                            <wps:spPr bwMode="auto">
                              <a:xfrm>
                                <a:off x="876300" y="4769783"/>
                                <a:ext cx="4685030" cy="509905"/>
                              </a:xfrm>
                              <a:custGeom>
                                <a:avLst/>
                                <a:gdLst>
                                  <a:gd name="T0" fmla="*/ 607 w 607"/>
                                  <a:gd name="T1" fmla="*/ 0 h 66"/>
                                  <a:gd name="T2" fmla="*/ 176 w 607"/>
                                  <a:gd name="T3" fmla="*/ 57 h 66"/>
                                  <a:gd name="T4" fmla="*/ 0 w 607"/>
                                  <a:gd name="T5" fmla="*/ 48 h 66"/>
                                  <a:gd name="T6" fmla="*/ 251 w 607"/>
                                  <a:gd name="T7" fmla="*/ 66 h 66"/>
                                  <a:gd name="T8" fmla="*/ 607 w 607"/>
                                  <a:gd name="T9" fmla="*/ 27 h 66"/>
                                  <a:gd name="T10" fmla="*/ 607 w 607"/>
                                  <a:gd name="T11" fmla="*/ 0 h 66"/>
                                </a:gdLst>
                                <a:ahLst/>
                                <a:cxnLst>
                                  <a:cxn ang="0">
                                    <a:pos x="T0" y="T1"/>
                                  </a:cxn>
                                  <a:cxn ang="0">
                                    <a:pos x="T2" y="T3"/>
                                  </a:cxn>
                                  <a:cxn ang="0">
                                    <a:pos x="T4" y="T5"/>
                                  </a:cxn>
                                  <a:cxn ang="0">
                                    <a:pos x="T6" y="T7"/>
                                  </a:cxn>
                                  <a:cxn ang="0">
                                    <a:pos x="T8" y="T9"/>
                                  </a:cxn>
                                  <a:cxn ang="0">
                                    <a:pos x="T10" y="T11"/>
                                  </a:cxn>
                                </a:cxnLst>
                                <a:rect l="0" t="0" r="r" b="b"/>
                                <a:pathLst>
                                  <a:path w="607" h="66">
                                    <a:moveTo>
                                      <a:pt x="607" y="0"/>
                                    </a:moveTo>
                                    <a:cubicBezTo>
                                      <a:pt x="450" y="44"/>
                                      <a:pt x="300" y="57"/>
                                      <a:pt x="176" y="57"/>
                                    </a:cubicBezTo>
                                    <a:cubicBezTo>
                                      <a:pt x="109" y="57"/>
                                      <a:pt x="49" y="53"/>
                                      <a:pt x="0" y="48"/>
                                    </a:cubicBezTo>
                                    <a:cubicBezTo>
                                      <a:pt x="66" y="58"/>
                                      <a:pt x="152" y="66"/>
                                      <a:pt x="251" y="66"/>
                                    </a:cubicBezTo>
                                    <a:cubicBezTo>
                                      <a:pt x="358" y="66"/>
                                      <a:pt x="480" y="56"/>
                                      <a:pt x="607" y="27"/>
                                    </a:cubicBezTo>
                                    <a:cubicBezTo>
                                      <a:pt x="607" y="0"/>
                                      <a:pt x="607" y="0"/>
                                      <a:pt x="607" y="0"/>
                                    </a:cubicBezTo>
                                  </a:path>
                                </a:pathLst>
                              </a:custGeom>
                              <a:solidFill>
                                <a:schemeClr val="bg1">
                                  <a:alpha val="3000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b" anchorCtr="0" upright="1">
                              <a:noAutofit/>
                            </wps:bodyPr>
                          </wps:wsp>
                        </wpg:wgp>
                      </a:graphicData>
                    </a:graphic>
                    <wp14:sizeRelH relativeFrom="margin">
                      <wp14:pctWidth>115400</wp14:pctWidth>
                    </wp14:sizeRelH>
                    <wp14:sizeRelV relativeFrom="page">
                      <wp14:pctHeight>67000</wp14:pctHeight>
                    </wp14:sizeRelV>
                  </wp:anchor>
                </w:drawing>
              </mc:Choice>
              <mc:Fallback>
                <w:pict>
                  <v:group id="Group 125" o:spid="_x0000_s1026" style="position:absolute;margin-left:0;margin-top:0;width:540pt;height:556.55pt;z-index:-251657216;mso-width-percent:1154;mso-height-percent:670;mso-top-percent:45;mso-position-horizontal:center;mso-position-horizontal-relative:margin;mso-position-vertical-relative:page;mso-width-percent:1154;mso-height-percent:670;mso-top-percent:45;mso-width-relative:margin" coordsize="55613,540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">
                    <o:lock v:ext="edit" aspectratio="t"/>
                    <v:shape id="Freeform 10" o:spid="_x0000_s1027" style="position:absolute;width:55575;height:54044;visibility:visible;mso-wrap-style:square;v-text-anchor:bottom" coordsize="720,7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" adj="-11796480,,5400" path="m,c,644,,644,,644v23,6,62,14,113,21c250,685,476,700,720,644v,-27,,-27,,-27c720,,720,,720,,,,,,,e" fillcolor="#4d5f78 [2994]" stroked="f">
                      <v:fill color2="#2a3442 [2018]" rotate="t" colors="0 #5d6d85;.5 #485972;1 #334258" focus="100%" type="gradient">
                        <o:fill v:ext="view" type="gradientUnscaled"/>
                      </v:fill>
                      <v:stroke joinstyle="miter"/>
                      <v:formulas/>
                      <v:path arrowok="t" o:connecttype="custom" o:connectlocs="0,0;0,4972126;872222,5134261;5557520,4972126;5557520,4763667;5557520,0;0,0" o:connectangles="0,0,0,0,0,0,0" textboxrect="0,0,720,700"/>
                      <v:textbox inset="1in,86.4pt,86.4pt,86.4pt">
                        <w:txbxContent>
                          <w:p w:rsidR="00BE6C7F" w:rsidRDefault="00BE6C7F">
                            <w:pPr>
                              <w:rPr>
                                <w:color w:val="FFFFFF" w:themeColor="background1"/>
                                <w:sz w:val="72"/>
                                <w:szCs w:val="72"/>
                              </w:rPr>
                            </w:pPr>
                            <w:sdt>
                              <w:sdtPr>
                                <w:rPr>
                                  <w:color w:val="FFFFFF" w:themeColor="background1"/>
                                  <w:sz w:val="72"/>
                                  <w:szCs w:val="72"/>
                                </w:rPr>
                                <w:alias w:val="Title"/>
                                <w:tag w:val=""/>
                                <w:id w:val="-554696155"/>
                                <w:dataBinding w:prefixMappings="xmlns:ns0='http://purl.org/dc/elements/1.1/' xmlns:ns1='http://schemas.openxmlformats.org/package/2006/metadata/core-properties' " w:xpath="/ns1:coreProperties[1]/ns0:title[1]" w:storeItemID="{6C3C8BC8-F283-45AE-878A-BAB7291924A1}"/>
                                <w:text/>
                              </w:sdtPr>
                              <w:sdtContent>
                                <w:r w:rsidRPr="00FA65AB">
                                  <w:rPr>
                                    <w:color w:val="FFFFFF" w:themeColor="background1"/>
                                    <w:sz w:val="72"/>
                                    <w:szCs w:val="72"/>
                                  </w:rPr>
                                  <w:t>Internet Game Design and Development</w:t>
                                </w:r>
                              </w:sdtContent>
                            </w:sdt>
                          </w:p>
                        </w:txbxContent>
                      </v:textbox>
                    </v:shape>
                    <v:shape id="Freeform 11" o:spid="_x0000_s1028" style="position:absolute;left:8763;top:47697;width:46850;height:5099;visibility:visible;mso-wrap-style:square;v-text-anchor:bottom" coordsize="60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" path="m607,c450,44,300,57,176,57,109,57,49,53,,48,66,58,152,66,251,66,358,66,480,56,607,27,607,,607,,607,e" fillcolor="white [3212]" stroked="f">
                      <v:fill opacity="19789f"/>
                      <v:path arrowok="t" o:connecttype="custom" o:connectlocs="4685030,0;1358427,440373;0,370840;1937302,509905;4685030,208598;4685030,0" o:connectangles="0,0,0,0,0,0"/>
                    </v:shape>
                    <w10:wrap anchorx="margin" anchory="page"/>
                  </v:group>
                </w:pict>
              </mc:Fallback>
            </mc:AlternateContent>
          </w:r>
          <w:r>
            <w:rPr>
              <w:noProof/>
            </w:rPr>
            <mc:AlternateContent>
              <mc:Choice Requires="wps">
                <w:drawing>
                  <wp:anchor distT="0" distB="0" distL="114300" distR="114300" simplePos="0" relativeHeight="251662336" behindDoc="0" locked="0" layoutInCell="1" allowOverlap="1">
                    <wp:simplePos x="0" y="0"/>
                    <wp:positionH relativeFrom="page">
                      <wp:align>center</wp:align>
                    </wp:positionH>
                    <wp:positionV relativeFrom="margin">
                      <wp:align>bottom</wp:align>
                    </wp:positionV>
                    <wp:extent cx="5753100" cy="146304"/>
                    <wp:effectExtent l="0" t="0" r="0" b="5715"/>
                    <wp:wrapSquare wrapText="bothSides"/>
                    <wp:docPr id="128" name="Text Box 128"/>
                    <wp:cNvGraphicFramePr/>
                    <a:graphic xmlns:a="http://schemas.openxmlformats.org/drawingml/2006/main">
                      <a:graphicData uri="http://schemas.microsoft.com/office/word/2010/wordprocessingShape">
                        <wps:wsp>
                          <wps:cNvSpPr txBox="1"/>
                          <wps:spPr>
                            <a:xfrm>
                              <a:off x="0" y="0"/>
                              <a:ext cx="5753100" cy="14630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6C7F" w:rsidRDefault="00BE6C7F">
                                <w:pPr>
                                  <w:pStyle w:val="NoSpacing"/>
                                  <w:rPr>
                                    <w:color w:val="7F7F7F" w:themeColor="text1" w:themeTint="80"/>
                                    <w:sz w:val="18"/>
                                    <w:szCs w:val="18"/>
                                  </w:rPr>
                                </w:pPr>
                              </w:p>
                            </w:txbxContent>
                          </wps:txbx>
                          <wps:bodyPr rot="0" spcFirstLastPara="0" vertOverflow="overflow" horzOverflow="overflow" vert="horz" wrap="square" lIns="914400" tIns="0" rIns="1097280" bIns="0" numCol="1" spcCol="0" rtlCol="0" fromWordArt="0" anchor="b" anchorCtr="0" forceAA="0" compatLnSpc="1">
                            <a:prstTxWarp prst="textNoShape">
                              <a:avLst/>
                            </a:prstTxWarp>
                            <a:spAutoFit/>
                          </wps:bodyPr>
                        </wps:wsp>
                      </a:graphicData>
                    </a:graphic>
                    <wp14:sizeRelH relativeFrom="margin">
                      <wp14:pctWidth>11540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28" o:spid="_x0000_s1029" type="#_x0000_t202" style="position:absolute;margin-left:0;margin-top:0;width:453pt;height:11.5pt;z-index:251662336;visibility:visible;mso-wrap-style:square;mso-width-percent:1154;mso-height-percent:0;mso-wrap-distance-left:9pt;mso-wrap-distance-top:0;mso-wrap-distance-right:9pt;mso-wrap-distance-bottom:0;mso-position-horizontal:center;mso-position-horizontal-relative:page;mso-position-vertical:bottom;mso-position-vertical-relative:margin;mso-width-percent:1154;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" filled="f" stroked="f" strokeweight=".5pt">
                    <v:textbox style="mso-fit-shape-to-text:t" inset="1in,0,86.4pt,0">
                      <w:txbxContent>
                        <w:p w:rsidR="00BE6C7F" w:rsidRDefault="00BE6C7F">
                          <w:pPr>
                            <w:pStyle w:val="NoSpacing"/>
                            <w:rPr>
                              <w:color w:val="7F7F7F" w:themeColor="text1" w:themeTint="80"/>
                              <w:sz w:val="18"/>
                              <w:szCs w:val="18"/>
                            </w:rPr>
                          </w:pPr>
                        </w:p>
                      </w:txbxContent>
                    </v:textbox>
                    <w10:wrap type="square" anchorx="page" anchory="margin"/>
                  </v:shape>
                </w:pict>
              </mc:Fallback>
            </mc:AlternateContent>
          </w:r>
          <w:r>
            <w:rPr>
              <w:noProof/>
            </w:rPr>
            <mc:AlternateContent>
              <mc:Choice Requires="wps">
                <w:drawing>
                  <wp:anchor distT="0" distB="0" distL="114300" distR="114300" simplePos="0" relativeHeight="251661312" behindDoc="0" locked="0" layoutInCell="1" allowOverlap="1">
                    <wp:simplePos x="0" y="0"/>
                    <wp:positionH relativeFrom="page">
                      <wp:align>center</wp:align>
                    </wp:positionH>
                    <mc:AlternateContent>
                      <mc:Choice Requires="wp14">
                        <wp:positionV relativeFrom="page">
                          <wp14:pctPosVOffset>79000</wp14:pctPosVOffset>
                        </wp:positionV>
                      </mc:Choice>
                      <mc:Fallback>
                        <wp:positionV relativeFrom="page">
                          <wp:posOffset>8446770</wp:posOffset>
                        </wp:positionV>
                      </mc:Fallback>
                    </mc:AlternateContent>
                    <wp:extent cx="5753100" cy="484632"/>
                    <wp:effectExtent l="0" t="0" r="0" b="7620"/>
                    <wp:wrapSquare wrapText="bothSides"/>
                    <wp:docPr id="129" name="Text Box 129"/>
                    <wp:cNvGraphicFramePr/>
                    <a:graphic xmlns:a="http://schemas.openxmlformats.org/drawingml/2006/main">
                      <a:graphicData uri="http://schemas.microsoft.com/office/word/2010/wordprocessingShape">
                        <wps:wsp>
                          <wps:cNvSpPr txBox="1"/>
                          <wps:spPr>
                            <a:xfrm>
                              <a:off x="0" y="0"/>
                              <a:ext cx="5753100" cy="48463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4472C4" w:themeColor="accent1"/>
                                    <w:sz w:val="28"/>
                                    <w:szCs w:val="28"/>
                                  </w:rPr>
                                  <w:alias w:val="Subtitle"/>
                                  <w:tag w:val=""/>
                                  <w:id w:val="-1452929454"/>
                                  <w:dataBinding w:prefixMappings="xmlns:ns0='http://purl.org/dc/elements/1.1/' xmlns:ns1='http://schemas.openxmlformats.org/package/2006/metadata/core-properties' " w:xpath="/ns1:coreProperties[1]/ns0:subject[1]" w:storeItemID="{6C3C8BC8-F283-45AE-878A-BAB7291924A1}"/>
                                  <w:text/>
                                </w:sdtPr>
                                <w:sdtContent>
                                  <w:p w:rsidR="00BE6C7F" w:rsidRDefault="00BE6C7F">
                                    <w:pPr>
                                      <w:pStyle w:val="NoSpacing"/>
                                      <w:spacing w:before="40" w:after="40"/>
                                      <w:rPr>
                                        <w:caps/>
                                        <w:color w:val="4472C4" w:themeColor="accent1"/>
                                        <w:sz w:val="28"/>
                                        <w:szCs w:val="28"/>
                                      </w:rPr>
                                    </w:pPr>
                                    <w:r>
                                      <w:rPr>
                                        <w:caps/>
                                        <w:color w:val="4472C4" w:themeColor="accent1"/>
                                        <w:sz w:val="28"/>
                                        <w:szCs w:val="28"/>
                                      </w:rPr>
                                      <w:t>CI328 - Report</w:t>
                                    </w:r>
                                  </w:p>
                                </w:sdtContent>
                              </w:sdt>
                              <w:sdt>
                                <w:sdtPr>
                                  <w:rPr>
                                    <w:caps/>
                                    <w:color w:val="5B9BD5" w:themeColor="accent5"/>
                                    <w:sz w:val="24"/>
                                    <w:szCs w:val="24"/>
                                  </w:rPr>
                                  <w:alias w:val="Author"/>
                                  <w:tag w:val=""/>
                                  <w:id w:val="-954487662"/>
                                  <w:dataBinding w:prefixMappings="xmlns:ns0='http://purl.org/dc/elements/1.1/' xmlns:ns1='http://schemas.openxmlformats.org/package/2006/metadata/core-properties' " w:xpath="/ns1:coreProperties[1]/ns0:creator[1]" w:storeItemID="{6C3C8BC8-F283-45AE-878A-BAB7291924A1}"/>
                                  <w:text/>
                                </w:sdtPr>
                                <w:sdtContent>
                                  <w:p w:rsidR="00BE6C7F" w:rsidRDefault="00BE6C7F">
                                    <w:pPr>
                                      <w:pStyle w:val="NoSpacing"/>
                                      <w:spacing w:before="40" w:after="40"/>
                                      <w:rPr>
                                        <w:caps/>
                                        <w:color w:val="5B9BD5" w:themeColor="accent5"/>
                                        <w:sz w:val="24"/>
                                        <w:szCs w:val="24"/>
                                      </w:rPr>
                                    </w:pPr>
                                    <w:r>
                                      <w:rPr>
                                        <w:caps/>
                                        <w:color w:val="5B9BD5" w:themeColor="accent5"/>
                                        <w:sz w:val="24"/>
                                        <w:szCs w:val="24"/>
                                      </w:rPr>
                                      <w:t>harrys pitsillides</w:t>
                                    </w:r>
                                  </w:p>
                                </w:sdtContent>
                              </w:sdt>
                            </w:txbxContent>
                          </wps:txbx>
                          <wps:bodyPr rot="0" spcFirstLastPara="0" vertOverflow="overflow" horzOverflow="overflow" vert="horz" wrap="square" lIns="914400" tIns="0" rIns="1097280" bIns="0" numCol="1" spcCol="0" rtlCol="0" fromWordArt="0" anchor="t" anchorCtr="0" forceAA="0" compatLnSpc="1">
                            <a:prstTxWarp prst="textNoShape">
                              <a:avLst/>
                            </a:prstTxWarp>
                            <a:spAutoFit/>
                          </wps:bodyPr>
                        </wps:wsp>
                      </a:graphicData>
                    </a:graphic>
                    <wp14:sizeRelH relativeFrom="margin">
                      <wp14:pctWidth>115400</wp14:pctWidth>
                    </wp14:sizeRelH>
                    <wp14:sizeRelV relativeFrom="margin">
                      <wp14:pctHeight>0</wp14:pctHeight>
                    </wp14:sizeRelV>
                  </wp:anchor>
                </w:drawing>
              </mc:Choice>
              <mc:Fallback>
                <w:pict>
                  <v:shape id="Text Box 129" o:spid="_x0000_s1030" type="#_x0000_t202" style="position:absolute;margin-left:0;margin-top:0;width:453pt;height:38.15pt;z-index:251661312;visibility:visible;mso-wrap-style:square;mso-width-percent:1154;mso-height-percent:0;mso-top-percent:790;mso-wrap-distance-left:9pt;mso-wrap-distance-top:0;mso-wrap-distance-right:9pt;mso-wrap-distance-bottom:0;mso-position-horizontal:center;mso-position-horizontal-relative:page;mso-position-vertical-relative:page;mso-width-percent:1154;mso-height-percent:0;mso-top-percent:79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" filled="f" stroked="f" strokeweight=".5pt">
                    <v:textbox style="mso-fit-shape-to-text:t" inset="1in,0,86.4pt,0">
                      <w:txbxContent>
                        <w:sdt>
                          <w:sdtPr>
                            <w:rPr>
                              <w:caps/>
                              <w:color w:val="4472C4" w:themeColor="accent1"/>
                              <w:sz w:val="28"/>
                              <w:szCs w:val="28"/>
                            </w:rPr>
                            <w:alias w:val="Subtitle"/>
                            <w:tag w:val=""/>
                            <w:id w:val="-1452929454"/>
                            <w:dataBinding w:prefixMappings="xmlns:ns0='http://purl.org/dc/elements/1.1/' xmlns:ns1='http://schemas.openxmlformats.org/package/2006/metadata/core-properties' " w:xpath="/ns1:coreProperties[1]/ns0:subject[1]" w:storeItemID="{6C3C8BC8-F283-45AE-878A-BAB7291924A1}"/>
                            <w:text/>
                          </w:sdtPr>
                          <w:sdtContent>
                            <w:p w:rsidR="00BE6C7F" w:rsidRDefault="00BE6C7F">
                              <w:pPr>
                                <w:pStyle w:val="NoSpacing"/>
                                <w:spacing w:before="40" w:after="40"/>
                                <w:rPr>
                                  <w:caps/>
                                  <w:color w:val="4472C4" w:themeColor="accent1"/>
                                  <w:sz w:val="28"/>
                                  <w:szCs w:val="28"/>
                                </w:rPr>
                              </w:pPr>
                              <w:r>
                                <w:rPr>
                                  <w:caps/>
                                  <w:color w:val="4472C4" w:themeColor="accent1"/>
                                  <w:sz w:val="28"/>
                                  <w:szCs w:val="28"/>
                                </w:rPr>
                                <w:t>CI328 - Report</w:t>
                              </w:r>
                            </w:p>
                          </w:sdtContent>
                        </w:sdt>
                        <w:sdt>
                          <w:sdtPr>
                            <w:rPr>
                              <w:caps/>
                              <w:color w:val="5B9BD5" w:themeColor="accent5"/>
                              <w:sz w:val="24"/>
                              <w:szCs w:val="24"/>
                            </w:rPr>
                            <w:alias w:val="Author"/>
                            <w:tag w:val=""/>
                            <w:id w:val="-954487662"/>
                            <w:dataBinding w:prefixMappings="xmlns:ns0='http://purl.org/dc/elements/1.1/' xmlns:ns1='http://schemas.openxmlformats.org/package/2006/metadata/core-properties' " w:xpath="/ns1:coreProperties[1]/ns0:creator[1]" w:storeItemID="{6C3C8BC8-F283-45AE-878A-BAB7291924A1}"/>
                            <w:text/>
                          </w:sdtPr>
                          <w:sdtContent>
                            <w:p w:rsidR="00BE6C7F" w:rsidRDefault="00BE6C7F">
                              <w:pPr>
                                <w:pStyle w:val="NoSpacing"/>
                                <w:spacing w:before="40" w:after="40"/>
                                <w:rPr>
                                  <w:caps/>
                                  <w:color w:val="5B9BD5" w:themeColor="accent5"/>
                                  <w:sz w:val="24"/>
                                  <w:szCs w:val="24"/>
                                </w:rPr>
                              </w:pPr>
                              <w:r>
                                <w:rPr>
                                  <w:caps/>
                                  <w:color w:val="5B9BD5" w:themeColor="accent5"/>
                                  <w:sz w:val="24"/>
                                  <w:szCs w:val="24"/>
                                </w:rPr>
                                <w:t>harrys pitsillides</w:t>
                              </w:r>
                            </w:p>
                          </w:sdtContent>
                        </w:sdt>
                      </w:txbxContent>
                    </v:textbox>
                    <w10:wrap type="square" anchorx="page" anchory="page"/>
                  </v:shape>
                </w:pict>
              </mc:Fallback>
            </mc:AlternateContent>
          </w:r>
          <w:r>
            <w:rPr>
              <w:noProof/>
            </w:rPr>
            <mc:AlternateContent>
              <mc:Choice Requires="wps">
                <w:drawing>
                  <wp:anchor distT="0" distB="0" distL="114300" distR="114300" simplePos="0" relativeHeight="251660288" behindDoc="0" locked="0" layoutInCell="1" allowOverlap="1">
                    <wp:simplePos x="0" y="0"/>
                    <wp:positionH relativeFrom="margin">
                      <wp:align>right</wp:align>
                    </wp:positionH>
                    <mc:AlternateContent>
                      <mc:Choice Requires="wp14">
                        <wp:positionV relativeFrom="page">
                          <wp14:pctPosVOffset>2300</wp14:pctPosVOffset>
                        </wp:positionV>
                      </mc:Choice>
                      <mc:Fallback>
                        <wp:positionV relativeFrom="page">
                          <wp:posOffset>245745</wp:posOffset>
                        </wp:positionV>
                      </mc:Fallback>
                    </mc:AlternateContent>
                    <wp:extent cx="594360" cy="987552"/>
                    <wp:effectExtent l="0" t="0" r="0" b="5080"/>
                    <wp:wrapNone/>
                    <wp:docPr id="130" name="Rectangle 1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4"/>
                                    <w:szCs w:val="24"/>
                                  </w:rPr>
                                  <w:alias w:val="Year"/>
                                  <w:tag w:val=""/>
                                  <w:id w:val="1595126926"/>
                                  <w:dataBinding w:prefixMappings="xmlns:ns0='http://schemas.microsoft.com/office/2006/coverPageProps' " w:xpath="/ns0:CoverPageProperties[1]/ns0:PublishDate[1]" w:storeItemID="{55AF091B-3C7A-41E3-B477-F2FDAA23CFDA}"/>
                                  <w:date w:fullDate="2017-12-19T00:00:00Z">
                                    <w:dateFormat w:val="yyyy"/>
                                    <w:lid w:val="en-US"/>
                                    <w:storeMappedDataAs w:val="dateTime"/>
                                    <w:calendar w:val="gregorian"/>
                                  </w:date>
                                </w:sdtPr>
                                <w:sdtContent>
                                  <w:p w:rsidR="00BE6C7F" w:rsidRDefault="00BE6C7F">
                                    <w:pPr>
                                      <w:pStyle w:val="NoSpacing"/>
                                      <w:jc w:val="right"/>
                                      <w:rPr>
                                        <w:color w:val="FFFFFF" w:themeColor="background1"/>
                                        <w:sz w:val="24"/>
                                        <w:szCs w:val="24"/>
                                      </w:rPr>
                                    </w:pPr>
                                    <w:r>
                                      <w:rPr>
                                        <w:color w:val="FFFFFF" w:themeColor="background1"/>
                                        <w:sz w:val="24"/>
                                        <w:szCs w:val="24"/>
                                      </w:rPr>
                                      <w:t>2017</w:t>
                                    </w:r>
                                  </w:p>
                                </w:sdtContent>
                              </w:sdt>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id="Rectangle 130" o:spid="_x0000_s1031" style="position:absolute;margin-left:-4.4pt;margin-top:0;width:46.8pt;height:77.75pt;z-index:251660288;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" fillcolor="#4472c4 [3204]" stroked="f" strokeweight="1pt">
                    <o:lock v:ext="edit" aspectratio="t"/>
                    <v:textbox inset="3.6pt,,3.6pt">
                      <w:txbxContent>
                        <w:sdt>
                          <w:sdtPr>
                            <w:rPr>
                              <w:color w:val="FFFFFF" w:themeColor="background1"/>
                              <w:sz w:val="24"/>
                              <w:szCs w:val="24"/>
                            </w:rPr>
                            <w:alias w:val="Year"/>
                            <w:tag w:val=""/>
                            <w:id w:val="1595126926"/>
                            <w:dataBinding w:prefixMappings="xmlns:ns0='http://schemas.microsoft.com/office/2006/coverPageProps' " w:xpath="/ns0:CoverPageProperties[1]/ns0:PublishDate[1]" w:storeItemID="{55AF091B-3C7A-41E3-B477-F2FDAA23CFDA}"/>
                            <w:date w:fullDate="2017-12-19T00:00:00Z">
                              <w:dateFormat w:val="yyyy"/>
                              <w:lid w:val="en-US"/>
                              <w:storeMappedDataAs w:val="dateTime"/>
                              <w:calendar w:val="gregorian"/>
                            </w:date>
                          </w:sdtPr>
                          <w:sdtContent>
                            <w:p w:rsidR="00BE6C7F" w:rsidRDefault="00BE6C7F">
                              <w:pPr>
                                <w:pStyle w:val="NoSpacing"/>
                                <w:jc w:val="right"/>
                                <w:rPr>
                                  <w:color w:val="FFFFFF" w:themeColor="background1"/>
                                  <w:sz w:val="24"/>
                                  <w:szCs w:val="24"/>
                                </w:rPr>
                              </w:pPr>
                              <w:r>
                                <w:rPr>
                                  <w:color w:val="FFFFFF" w:themeColor="background1"/>
                                  <w:sz w:val="24"/>
                                  <w:szCs w:val="24"/>
                                </w:rPr>
                                <w:t>2017</w:t>
                              </w:r>
                            </w:p>
                          </w:sdtContent>
                        </w:sdt>
                      </w:txbxContent>
                    </v:textbox>
                    <w10:wrap anchorx="margin" anchory="page"/>
                  </v:rect>
                </w:pict>
              </mc:Fallback>
            </mc:AlternateContent>
          </w:r>
          <w:r>
            <w:br w:type="page"/>
          </w:r>
        </w:p>
      </w:sdtContent>
    </w:sdt>
    <w:sdt>
      <w:sdtPr>
        <w:rPr>
          <w:rFonts w:asciiTheme="minorHAnsi" w:eastAsiaTheme="minorHAnsi" w:hAnsiTheme="minorHAnsi" w:cstheme="minorBidi"/>
          <w:color w:val="auto"/>
          <w:sz w:val="22"/>
          <w:szCs w:val="22"/>
          <w:lang w:val="en-GB"/>
        </w:rPr>
        <w:id w:val="952905547"/>
        <w:docPartObj>
          <w:docPartGallery w:val="Table of Contents"/>
          <w:docPartUnique/>
        </w:docPartObj>
      </w:sdtPr>
      <w:sdtEndPr>
        <w:rPr>
          <w:b/>
          <w:bCs/>
          <w:noProof/>
        </w:rPr>
      </w:sdtEndPr>
      <w:sdtContent>
        <w:p w:rsidR="00FA65AB" w:rsidRDefault="00FA65AB">
          <w:pPr>
            <w:pStyle w:val="TOCHeading"/>
          </w:pPr>
          <w:r>
            <w:t>Contents</w:t>
          </w:r>
        </w:p>
        <w:p w:rsidR="00200193" w:rsidRDefault="00FA65AB">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501663845" w:history="1">
            <w:r w:rsidR="00200193" w:rsidRPr="008E5B47">
              <w:rPr>
                <w:rStyle w:val="Hyperlink"/>
                <w:noProof/>
              </w:rPr>
              <w:t>Game summary</w:t>
            </w:r>
            <w:r w:rsidR="00200193">
              <w:rPr>
                <w:noProof/>
                <w:webHidden/>
              </w:rPr>
              <w:tab/>
            </w:r>
            <w:r w:rsidR="00200193">
              <w:rPr>
                <w:noProof/>
                <w:webHidden/>
              </w:rPr>
              <w:fldChar w:fldCharType="begin"/>
            </w:r>
            <w:r w:rsidR="00200193">
              <w:rPr>
                <w:noProof/>
                <w:webHidden/>
              </w:rPr>
              <w:instrText xml:space="preserve"> PAGEREF _Toc501663845 \h </w:instrText>
            </w:r>
            <w:r w:rsidR="00200193">
              <w:rPr>
                <w:noProof/>
                <w:webHidden/>
              </w:rPr>
            </w:r>
            <w:r w:rsidR="00200193">
              <w:rPr>
                <w:noProof/>
                <w:webHidden/>
              </w:rPr>
              <w:fldChar w:fldCharType="separate"/>
            </w:r>
            <w:r w:rsidR="00200193">
              <w:rPr>
                <w:noProof/>
                <w:webHidden/>
              </w:rPr>
              <w:t>2</w:t>
            </w:r>
            <w:r w:rsidR="00200193">
              <w:rPr>
                <w:noProof/>
                <w:webHidden/>
              </w:rPr>
              <w:fldChar w:fldCharType="end"/>
            </w:r>
          </w:hyperlink>
        </w:p>
        <w:p w:rsidR="00200193" w:rsidRDefault="00200193">
          <w:pPr>
            <w:pStyle w:val="TOC2"/>
            <w:tabs>
              <w:tab w:val="right" w:leader="dot" w:pos="9016"/>
            </w:tabs>
            <w:rPr>
              <w:rFonts w:eastAsiaTheme="minorEastAsia"/>
              <w:noProof/>
              <w:lang w:eastAsia="en-GB"/>
            </w:rPr>
          </w:pPr>
          <w:hyperlink w:anchor="_Toc501663846" w:history="1">
            <w:r w:rsidRPr="008E5B47">
              <w:rPr>
                <w:rStyle w:val="Hyperlink"/>
                <w:noProof/>
              </w:rPr>
              <w:t>Objective</w:t>
            </w:r>
            <w:r>
              <w:rPr>
                <w:noProof/>
                <w:webHidden/>
              </w:rPr>
              <w:tab/>
            </w:r>
            <w:r>
              <w:rPr>
                <w:noProof/>
                <w:webHidden/>
              </w:rPr>
              <w:fldChar w:fldCharType="begin"/>
            </w:r>
            <w:r>
              <w:rPr>
                <w:noProof/>
                <w:webHidden/>
              </w:rPr>
              <w:instrText xml:space="preserve"> PAGEREF _Toc501663846 \h </w:instrText>
            </w:r>
            <w:r>
              <w:rPr>
                <w:noProof/>
                <w:webHidden/>
              </w:rPr>
            </w:r>
            <w:r>
              <w:rPr>
                <w:noProof/>
                <w:webHidden/>
              </w:rPr>
              <w:fldChar w:fldCharType="separate"/>
            </w:r>
            <w:r>
              <w:rPr>
                <w:noProof/>
                <w:webHidden/>
              </w:rPr>
              <w:t>2</w:t>
            </w:r>
            <w:r>
              <w:rPr>
                <w:noProof/>
                <w:webHidden/>
              </w:rPr>
              <w:fldChar w:fldCharType="end"/>
            </w:r>
          </w:hyperlink>
        </w:p>
        <w:p w:rsidR="00200193" w:rsidRDefault="00200193">
          <w:pPr>
            <w:pStyle w:val="TOC2"/>
            <w:tabs>
              <w:tab w:val="right" w:leader="dot" w:pos="9016"/>
            </w:tabs>
            <w:rPr>
              <w:rFonts w:eastAsiaTheme="minorEastAsia"/>
              <w:noProof/>
              <w:lang w:eastAsia="en-GB"/>
            </w:rPr>
          </w:pPr>
          <w:hyperlink w:anchor="_Toc501663847" w:history="1">
            <w:r w:rsidRPr="008E5B47">
              <w:rPr>
                <w:rStyle w:val="Hyperlink"/>
                <w:noProof/>
              </w:rPr>
              <w:t>Rules</w:t>
            </w:r>
            <w:r>
              <w:rPr>
                <w:noProof/>
                <w:webHidden/>
              </w:rPr>
              <w:tab/>
            </w:r>
            <w:r>
              <w:rPr>
                <w:noProof/>
                <w:webHidden/>
              </w:rPr>
              <w:fldChar w:fldCharType="begin"/>
            </w:r>
            <w:r>
              <w:rPr>
                <w:noProof/>
                <w:webHidden/>
              </w:rPr>
              <w:instrText xml:space="preserve"> PAGEREF _Toc501663847 \h </w:instrText>
            </w:r>
            <w:r>
              <w:rPr>
                <w:noProof/>
                <w:webHidden/>
              </w:rPr>
            </w:r>
            <w:r>
              <w:rPr>
                <w:noProof/>
                <w:webHidden/>
              </w:rPr>
              <w:fldChar w:fldCharType="separate"/>
            </w:r>
            <w:r>
              <w:rPr>
                <w:noProof/>
                <w:webHidden/>
              </w:rPr>
              <w:t>2</w:t>
            </w:r>
            <w:r>
              <w:rPr>
                <w:noProof/>
                <w:webHidden/>
              </w:rPr>
              <w:fldChar w:fldCharType="end"/>
            </w:r>
          </w:hyperlink>
        </w:p>
        <w:p w:rsidR="00200193" w:rsidRDefault="00200193">
          <w:pPr>
            <w:pStyle w:val="TOC2"/>
            <w:tabs>
              <w:tab w:val="right" w:leader="dot" w:pos="9016"/>
            </w:tabs>
            <w:rPr>
              <w:rFonts w:eastAsiaTheme="minorEastAsia"/>
              <w:noProof/>
              <w:lang w:eastAsia="en-GB"/>
            </w:rPr>
          </w:pPr>
          <w:hyperlink w:anchor="_Toc501663848" w:history="1">
            <w:r w:rsidRPr="008E5B47">
              <w:rPr>
                <w:rStyle w:val="Hyperlink"/>
                <w:noProof/>
              </w:rPr>
              <w:t>Game play</w:t>
            </w:r>
            <w:r>
              <w:rPr>
                <w:noProof/>
                <w:webHidden/>
              </w:rPr>
              <w:tab/>
            </w:r>
            <w:r>
              <w:rPr>
                <w:noProof/>
                <w:webHidden/>
              </w:rPr>
              <w:fldChar w:fldCharType="begin"/>
            </w:r>
            <w:r>
              <w:rPr>
                <w:noProof/>
                <w:webHidden/>
              </w:rPr>
              <w:instrText xml:space="preserve"> PAGEREF _Toc501663848 \h </w:instrText>
            </w:r>
            <w:r>
              <w:rPr>
                <w:noProof/>
                <w:webHidden/>
              </w:rPr>
            </w:r>
            <w:r>
              <w:rPr>
                <w:noProof/>
                <w:webHidden/>
              </w:rPr>
              <w:fldChar w:fldCharType="separate"/>
            </w:r>
            <w:r>
              <w:rPr>
                <w:noProof/>
                <w:webHidden/>
              </w:rPr>
              <w:t>2</w:t>
            </w:r>
            <w:r>
              <w:rPr>
                <w:noProof/>
                <w:webHidden/>
              </w:rPr>
              <w:fldChar w:fldCharType="end"/>
            </w:r>
          </w:hyperlink>
        </w:p>
        <w:p w:rsidR="00200193" w:rsidRDefault="00200193">
          <w:pPr>
            <w:pStyle w:val="TOC1"/>
            <w:tabs>
              <w:tab w:val="right" w:leader="dot" w:pos="9016"/>
            </w:tabs>
            <w:rPr>
              <w:rFonts w:eastAsiaTheme="minorEastAsia"/>
              <w:noProof/>
              <w:lang w:eastAsia="en-GB"/>
            </w:rPr>
          </w:pPr>
          <w:hyperlink w:anchor="_Toc501663849" w:history="1">
            <w:r w:rsidRPr="008E5B47">
              <w:rPr>
                <w:rStyle w:val="Hyperlink"/>
                <w:noProof/>
              </w:rPr>
              <w:t>Implementation</w:t>
            </w:r>
            <w:r>
              <w:rPr>
                <w:noProof/>
                <w:webHidden/>
              </w:rPr>
              <w:tab/>
            </w:r>
            <w:r>
              <w:rPr>
                <w:noProof/>
                <w:webHidden/>
              </w:rPr>
              <w:fldChar w:fldCharType="begin"/>
            </w:r>
            <w:r>
              <w:rPr>
                <w:noProof/>
                <w:webHidden/>
              </w:rPr>
              <w:instrText xml:space="preserve"> PAGEREF _Toc501663849 \h </w:instrText>
            </w:r>
            <w:r>
              <w:rPr>
                <w:noProof/>
                <w:webHidden/>
              </w:rPr>
            </w:r>
            <w:r>
              <w:rPr>
                <w:noProof/>
                <w:webHidden/>
              </w:rPr>
              <w:fldChar w:fldCharType="separate"/>
            </w:r>
            <w:r>
              <w:rPr>
                <w:noProof/>
                <w:webHidden/>
              </w:rPr>
              <w:t>3</w:t>
            </w:r>
            <w:r>
              <w:rPr>
                <w:noProof/>
                <w:webHidden/>
              </w:rPr>
              <w:fldChar w:fldCharType="end"/>
            </w:r>
          </w:hyperlink>
        </w:p>
        <w:p w:rsidR="00200193" w:rsidRDefault="00200193">
          <w:pPr>
            <w:pStyle w:val="TOC2"/>
            <w:tabs>
              <w:tab w:val="right" w:leader="dot" w:pos="9016"/>
            </w:tabs>
            <w:rPr>
              <w:rFonts w:eastAsiaTheme="minorEastAsia"/>
              <w:noProof/>
              <w:lang w:eastAsia="en-GB"/>
            </w:rPr>
          </w:pPr>
          <w:hyperlink w:anchor="_Toc501663850" w:history="1">
            <w:r w:rsidRPr="008E5B47">
              <w:rPr>
                <w:rStyle w:val="Hyperlink"/>
                <w:noProof/>
              </w:rPr>
              <w:t>Introduction</w:t>
            </w:r>
            <w:r>
              <w:rPr>
                <w:noProof/>
                <w:webHidden/>
              </w:rPr>
              <w:tab/>
            </w:r>
            <w:r>
              <w:rPr>
                <w:noProof/>
                <w:webHidden/>
              </w:rPr>
              <w:fldChar w:fldCharType="begin"/>
            </w:r>
            <w:r>
              <w:rPr>
                <w:noProof/>
                <w:webHidden/>
              </w:rPr>
              <w:instrText xml:space="preserve"> PAGEREF _Toc501663850 \h </w:instrText>
            </w:r>
            <w:r>
              <w:rPr>
                <w:noProof/>
                <w:webHidden/>
              </w:rPr>
            </w:r>
            <w:r>
              <w:rPr>
                <w:noProof/>
                <w:webHidden/>
              </w:rPr>
              <w:fldChar w:fldCharType="separate"/>
            </w:r>
            <w:r>
              <w:rPr>
                <w:noProof/>
                <w:webHidden/>
              </w:rPr>
              <w:t>3</w:t>
            </w:r>
            <w:r>
              <w:rPr>
                <w:noProof/>
                <w:webHidden/>
              </w:rPr>
              <w:fldChar w:fldCharType="end"/>
            </w:r>
          </w:hyperlink>
        </w:p>
        <w:p w:rsidR="00200193" w:rsidRDefault="00200193">
          <w:pPr>
            <w:pStyle w:val="TOC2"/>
            <w:tabs>
              <w:tab w:val="right" w:leader="dot" w:pos="9016"/>
            </w:tabs>
            <w:rPr>
              <w:rFonts w:eastAsiaTheme="minorEastAsia"/>
              <w:noProof/>
              <w:lang w:eastAsia="en-GB"/>
            </w:rPr>
          </w:pPr>
          <w:hyperlink w:anchor="_Toc501663851" w:history="1">
            <w:r w:rsidRPr="008E5B47">
              <w:rPr>
                <w:rStyle w:val="Hyperlink"/>
                <w:noProof/>
              </w:rPr>
              <w:t>Programming Language</w:t>
            </w:r>
            <w:r>
              <w:rPr>
                <w:noProof/>
                <w:webHidden/>
              </w:rPr>
              <w:tab/>
            </w:r>
            <w:r>
              <w:rPr>
                <w:noProof/>
                <w:webHidden/>
              </w:rPr>
              <w:fldChar w:fldCharType="begin"/>
            </w:r>
            <w:r>
              <w:rPr>
                <w:noProof/>
                <w:webHidden/>
              </w:rPr>
              <w:instrText xml:space="preserve"> PAGEREF _Toc501663851 \h </w:instrText>
            </w:r>
            <w:r>
              <w:rPr>
                <w:noProof/>
                <w:webHidden/>
              </w:rPr>
            </w:r>
            <w:r>
              <w:rPr>
                <w:noProof/>
                <w:webHidden/>
              </w:rPr>
              <w:fldChar w:fldCharType="separate"/>
            </w:r>
            <w:r>
              <w:rPr>
                <w:noProof/>
                <w:webHidden/>
              </w:rPr>
              <w:t>3</w:t>
            </w:r>
            <w:r>
              <w:rPr>
                <w:noProof/>
                <w:webHidden/>
              </w:rPr>
              <w:fldChar w:fldCharType="end"/>
            </w:r>
          </w:hyperlink>
        </w:p>
        <w:p w:rsidR="00200193" w:rsidRDefault="00200193">
          <w:pPr>
            <w:pStyle w:val="TOC2"/>
            <w:tabs>
              <w:tab w:val="right" w:leader="dot" w:pos="9016"/>
            </w:tabs>
            <w:rPr>
              <w:rFonts w:eastAsiaTheme="minorEastAsia"/>
              <w:noProof/>
              <w:lang w:eastAsia="en-GB"/>
            </w:rPr>
          </w:pPr>
          <w:hyperlink w:anchor="_Toc501663852" w:history="1">
            <w:r w:rsidRPr="008E5B47">
              <w:rPr>
                <w:rStyle w:val="Hyperlink"/>
                <w:noProof/>
              </w:rPr>
              <w:t>Game World</w:t>
            </w:r>
            <w:r>
              <w:rPr>
                <w:noProof/>
                <w:webHidden/>
              </w:rPr>
              <w:tab/>
            </w:r>
            <w:r>
              <w:rPr>
                <w:noProof/>
                <w:webHidden/>
              </w:rPr>
              <w:fldChar w:fldCharType="begin"/>
            </w:r>
            <w:r>
              <w:rPr>
                <w:noProof/>
                <w:webHidden/>
              </w:rPr>
              <w:instrText xml:space="preserve"> PAGEREF _Toc501663852 \h </w:instrText>
            </w:r>
            <w:r>
              <w:rPr>
                <w:noProof/>
                <w:webHidden/>
              </w:rPr>
            </w:r>
            <w:r>
              <w:rPr>
                <w:noProof/>
                <w:webHidden/>
              </w:rPr>
              <w:fldChar w:fldCharType="separate"/>
            </w:r>
            <w:r>
              <w:rPr>
                <w:noProof/>
                <w:webHidden/>
              </w:rPr>
              <w:t>4</w:t>
            </w:r>
            <w:r>
              <w:rPr>
                <w:noProof/>
                <w:webHidden/>
              </w:rPr>
              <w:fldChar w:fldCharType="end"/>
            </w:r>
          </w:hyperlink>
        </w:p>
        <w:p w:rsidR="00200193" w:rsidRDefault="00200193">
          <w:pPr>
            <w:pStyle w:val="TOC3"/>
            <w:tabs>
              <w:tab w:val="right" w:leader="dot" w:pos="9016"/>
            </w:tabs>
            <w:rPr>
              <w:rFonts w:eastAsiaTheme="minorEastAsia"/>
              <w:noProof/>
              <w:lang w:eastAsia="en-GB"/>
            </w:rPr>
          </w:pPr>
          <w:hyperlink w:anchor="_Toc501663853" w:history="1">
            <w:r w:rsidRPr="008E5B47">
              <w:rPr>
                <w:rStyle w:val="Hyperlink"/>
                <w:noProof/>
              </w:rPr>
              <w:t>Architectural Pattern</w:t>
            </w:r>
            <w:r>
              <w:rPr>
                <w:noProof/>
                <w:webHidden/>
              </w:rPr>
              <w:tab/>
            </w:r>
            <w:r>
              <w:rPr>
                <w:noProof/>
                <w:webHidden/>
              </w:rPr>
              <w:fldChar w:fldCharType="begin"/>
            </w:r>
            <w:r>
              <w:rPr>
                <w:noProof/>
                <w:webHidden/>
              </w:rPr>
              <w:instrText xml:space="preserve"> PAGEREF _Toc501663853 \h </w:instrText>
            </w:r>
            <w:r>
              <w:rPr>
                <w:noProof/>
                <w:webHidden/>
              </w:rPr>
            </w:r>
            <w:r>
              <w:rPr>
                <w:noProof/>
                <w:webHidden/>
              </w:rPr>
              <w:fldChar w:fldCharType="separate"/>
            </w:r>
            <w:r>
              <w:rPr>
                <w:noProof/>
                <w:webHidden/>
              </w:rPr>
              <w:t>4</w:t>
            </w:r>
            <w:r>
              <w:rPr>
                <w:noProof/>
                <w:webHidden/>
              </w:rPr>
              <w:fldChar w:fldCharType="end"/>
            </w:r>
          </w:hyperlink>
        </w:p>
        <w:p w:rsidR="00200193" w:rsidRDefault="00200193">
          <w:pPr>
            <w:pStyle w:val="TOC3"/>
            <w:tabs>
              <w:tab w:val="right" w:leader="dot" w:pos="9016"/>
            </w:tabs>
            <w:rPr>
              <w:rFonts w:eastAsiaTheme="minorEastAsia"/>
              <w:noProof/>
              <w:lang w:eastAsia="en-GB"/>
            </w:rPr>
          </w:pPr>
          <w:hyperlink w:anchor="_Toc501663854" w:history="1">
            <w:r w:rsidRPr="008E5B47">
              <w:rPr>
                <w:rStyle w:val="Hyperlink"/>
                <w:noProof/>
              </w:rPr>
              <w:t>Physics Engine and collisions</w:t>
            </w:r>
            <w:r>
              <w:rPr>
                <w:noProof/>
                <w:webHidden/>
              </w:rPr>
              <w:tab/>
            </w:r>
            <w:r>
              <w:rPr>
                <w:noProof/>
                <w:webHidden/>
              </w:rPr>
              <w:fldChar w:fldCharType="begin"/>
            </w:r>
            <w:r>
              <w:rPr>
                <w:noProof/>
                <w:webHidden/>
              </w:rPr>
              <w:instrText xml:space="preserve"> PAGEREF _Toc501663854 \h </w:instrText>
            </w:r>
            <w:r>
              <w:rPr>
                <w:noProof/>
                <w:webHidden/>
              </w:rPr>
            </w:r>
            <w:r>
              <w:rPr>
                <w:noProof/>
                <w:webHidden/>
              </w:rPr>
              <w:fldChar w:fldCharType="separate"/>
            </w:r>
            <w:r>
              <w:rPr>
                <w:noProof/>
                <w:webHidden/>
              </w:rPr>
              <w:t>4</w:t>
            </w:r>
            <w:r>
              <w:rPr>
                <w:noProof/>
                <w:webHidden/>
              </w:rPr>
              <w:fldChar w:fldCharType="end"/>
            </w:r>
          </w:hyperlink>
        </w:p>
        <w:p w:rsidR="00200193" w:rsidRDefault="00200193">
          <w:pPr>
            <w:pStyle w:val="TOC3"/>
            <w:tabs>
              <w:tab w:val="right" w:leader="dot" w:pos="9016"/>
            </w:tabs>
            <w:rPr>
              <w:rFonts w:eastAsiaTheme="minorEastAsia"/>
              <w:noProof/>
              <w:lang w:eastAsia="en-GB"/>
            </w:rPr>
          </w:pPr>
          <w:hyperlink w:anchor="_Toc501663855" w:history="1">
            <w:r w:rsidRPr="008E5B47">
              <w:rPr>
                <w:rStyle w:val="Hyperlink"/>
                <w:noProof/>
              </w:rPr>
              <w:t>AI</w:t>
            </w:r>
            <w:r>
              <w:rPr>
                <w:noProof/>
                <w:webHidden/>
              </w:rPr>
              <w:tab/>
            </w:r>
            <w:r>
              <w:rPr>
                <w:noProof/>
                <w:webHidden/>
              </w:rPr>
              <w:fldChar w:fldCharType="begin"/>
            </w:r>
            <w:r>
              <w:rPr>
                <w:noProof/>
                <w:webHidden/>
              </w:rPr>
              <w:instrText xml:space="preserve"> PAGEREF _Toc501663855 \h </w:instrText>
            </w:r>
            <w:r>
              <w:rPr>
                <w:noProof/>
                <w:webHidden/>
              </w:rPr>
            </w:r>
            <w:r>
              <w:rPr>
                <w:noProof/>
                <w:webHidden/>
              </w:rPr>
              <w:fldChar w:fldCharType="separate"/>
            </w:r>
            <w:r>
              <w:rPr>
                <w:noProof/>
                <w:webHidden/>
              </w:rPr>
              <w:t>5</w:t>
            </w:r>
            <w:r>
              <w:rPr>
                <w:noProof/>
                <w:webHidden/>
              </w:rPr>
              <w:fldChar w:fldCharType="end"/>
            </w:r>
          </w:hyperlink>
        </w:p>
        <w:p w:rsidR="00200193" w:rsidRDefault="00200193">
          <w:pPr>
            <w:pStyle w:val="TOC3"/>
            <w:tabs>
              <w:tab w:val="right" w:leader="dot" w:pos="9016"/>
            </w:tabs>
            <w:rPr>
              <w:rFonts w:eastAsiaTheme="minorEastAsia"/>
              <w:noProof/>
              <w:lang w:eastAsia="en-GB"/>
            </w:rPr>
          </w:pPr>
          <w:hyperlink w:anchor="_Toc501663856" w:history="1">
            <w:r w:rsidRPr="008E5B47">
              <w:rPr>
                <w:rStyle w:val="Hyperlink"/>
                <w:noProof/>
              </w:rPr>
              <w:t>Effects</w:t>
            </w:r>
            <w:r>
              <w:rPr>
                <w:noProof/>
                <w:webHidden/>
              </w:rPr>
              <w:tab/>
            </w:r>
            <w:r>
              <w:rPr>
                <w:noProof/>
                <w:webHidden/>
              </w:rPr>
              <w:fldChar w:fldCharType="begin"/>
            </w:r>
            <w:r>
              <w:rPr>
                <w:noProof/>
                <w:webHidden/>
              </w:rPr>
              <w:instrText xml:space="preserve"> PAGEREF _Toc501663856 \h </w:instrText>
            </w:r>
            <w:r>
              <w:rPr>
                <w:noProof/>
                <w:webHidden/>
              </w:rPr>
            </w:r>
            <w:r>
              <w:rPr>
                <w:noProof/>
                <w:webHidden/>
              </w:rPr>
              <w:fldChar w:fldCharType="separate"/>
            </w:r>
            <w:r>
              <w:rPr>
                <w:noProof/>
                <w:webHidden/>
              </w:rPr>
              <w:t>6</w:t>
            </w:r>
            <w:r>
              <w:rPr>
                <w:noProof/>
                <w:webHidden/>
              </w:rPr>
              <w:fldChar w:fldCharType="end"/>
            </w:r>
          </w:hyperlink>
        </w:p>
        <w:p w:rsidR="00200193" w:rsidRDefault="00200193">
          <w:pPr>
            <w:pStyle w:val="TOC3"/>
            <w:tabs>
              <w:tab w:val="right" w:leader="dot" w:pos="9016"/>
            </w:tabs>
            <w:rPr>
              <w:rFonts w:eastAsiaTheme="minorEastAsia"/>
              <w:noProof/>
              <w:lang w:eastAsia="en-GB"/>
            </w:rPr>
          </w:pPr>
          <w:hyperlink w:anchor="_Toc501663857" w:history="1">
            <w:r w:rsidRPr="008E5B47">
              <w:rPr>
                <w:rStyle w:val="Hyperlink"/>
                <w:noProof/>
              </w:rPr>
              <w:t>Mobile device compatibility</w:t>
            </w:r>
            <w:r>
              <w:rPr>
                <w:noProof/>
                <w:webHidden/>
              </w:rPr>
              <w:tab/>
            </w:r>
            <w:r>
              <w:rPr>
                <w:noProof/>
                <w:webHidden/>
              </w:rPr>
              <w:fldChar w:fldCharType="begin"/>
            </w:r>
            <w:r>
              <w:rPr>
                <w:noProof/>
                <w:webHidden/>
              </w:rPr>
              <w:instrText xml:space="preserve"> PAGEREF _Toc501663857 \h </w:instrText>
            </w:r>
            <w:r>
              <w:rPr>
                <w:noProof/>
                <w:webHidden/>
              </w:rPr>
            </w:r>
            <w:r>
              <w:rPr>
                <w:noProof/>
                <w:webHidden/>
              </w:rPr>
              <w:fldChar w:fldCharType="separate"/>
            </w:r>
            <w:r>
              <w:rPr>
                <w:noProof/>
                <w:webHidden/>
              </w:rPr>
              <w:t>7</w:t>
            </w:r>
            <w:r>
              <w:rPr>
                <w:noProof/>
                <w:webHidden/>
              </w:rPr>
              <w:fldChar w:fldCharType="end"/>
            </w:r>
          </w:hyperlink>
        </w:p>
        <w:p w:rsidR="00200193" w:rsidRDefault="00200193">
          <w:pPr>
            <w:pStyle w:val="TOC1"/>
            <w:tabs>
              <w:tab w:val="right" w:leader="dot" w:pos="9016"/>
            </w:tabs>
            <w:rPr>
              <w:rFonts w:eastAsiaTheme="minorEastAsia"/>
              <w:noProof/>
              <w:lang w:eastAsia="en-GB"/>
            </w:rPr>
          </w:pPr>
          <w:hyperlink w:anchor="_Toc501663858" w:history="1">
            <w:r w:rsidRPr="008E5B47">
              <w:rPr>
                <w:rStyle w:val="Hyperlink"/>
                <w:noProof/>
              </w:rPr>
              <w:t>Conclusion</w:t>
            </w:r>
            <w:r>
              <w:rPr>
                <w:noProof/>
                <w:webHidden/>
              </w:rPr>
              <w:tab/>
            </w:r>
            <w:r>
              <w:rPr>
                <w:noProof/>
                <w:webHidden/>
              </w:rPr>
              <w:fldChar w:fldCharType="begin"/>
            </w:r>
            <w:r>
              <w:rPr>
                <w:noProof/>
                <w:webHidden/>
              </w:rPr>
              <w:instrText xml:space="preserve"> PAGEREF _Toc501663858 \h </w:instrText>
            </w:r>
            <w:r>
              <w:rPr>
                <w:noProof/>
                <w:webHidden/>
              </w:rPr>
            </w:r>
            <w:r>
              <w:rPr>
                <w:noProof/>
                <w:webHidden/>
              </w:rPr>
              <w:fldChar w:fldCharType="separate"/>
            </w:r>
            <w:r>
              <w:rPr>
                <w:noProof/>
                <w:webHidden/>
              </w:rPr>
              <w:t>7</w:t>
            </w:r>
            <w:r>
              <w:rPr>
                <w:noProof/>
                <w:webHidden/>
              </w:rPr>
              <w:fldChar w:fldCharType="end"/>
            </w:r>
          </w:hyperlink>
        </w:p>
        <w:p w:rsidR="00200193" w:rsidRDefault="00200193">
          <w:pPr>
            <w:pStyle w:val="TOC1"/>
            <w:tabs>
              <w:tab w:val="right" w:leader="dot" w:pos="9016"/>
            </w:tabs>
            <w:rPr>
              <w:rFonts w:eastAsiaTheme="minorEastAsia"/>
              <w:noProof/>
              <w:lang w:eastAsia="en-GB"/>
            </w:rPr>
          </w:pPr>
          <w:hyperlink w:anchor="_Toc501663859" w:history="1">
            <w:r w:rsidRPr="008E5B47">
              <w:rPr>
                <w:rStyle w:val="Hyperlink"/>
                <w:noProof/>
              </w:rPr>
              <w:t>Run application</w:t>
            </w:r>
            <w:r>
              <w:rPr>
                <w:noProof/>
                <w:webHidden/>
              </w:rPr>
              <w:tab/>
            </w:r>
            <w:r>
              <w:rPr>
                <w:noProof/>
                <w:webHidden/>
              </w:rPr>
              <w:fldChar w:fldCharType="begin"/>
            </w:r>
            <w:r>
              <w:rPr>
                <w:noProof/>
                <w:webHidden/>
              </w:rPr>
              <w:instrText xml:space="preserve"> PAGEREF _Toc501663859 \h </w:instrText>
            </w:r>
            <w:r>
              <w:rPr>
                <w:noProof/>
                <w:webHidden/>
              </w:rPr>
            </w:r>
            <w:r>
              <w:rPr>
                <w:noProof/>
                <w:webHidden/>
              </w:rPr>
              <w:fldChar w:fldCharType="separate"/>
            </w:r>
            <w:r>
              <w:rPr>
                <w:noProof/>
                <w:webHidden/>
              </w:rPr>
              <w:t>7</w:t>
            </w:r>
            <w:r>
              <w:rPr>
                <w:noProof/>
                <w:webHidden/>
              </w:rPr>
              <w:fldChar w:fldCharType="end"/>
            </w:r>
          </w:hyperlink>
        </w:p>
        <w:p w:rsidR="00200193" w:rsidRDefault="00200193">
          <w:pPr>
            <w:pStyle w:val="TOC1"/>
            <w:tabs>
              <w:tab w:val="right" w:leader="dot" w:pos="9016"/>
            </w:tabs>
            <w:rPr>
              <w:rFonts w:eastAsiaTheme="minorEastAsia"/>
              <w:noProof/>
              <w:lang w:eastAsia="en-GB"/>
            </w:rPr>
          </w:pPr>
          <w:hyperlink w:anchor="_Toc501663860" w:history="1">
            <w:r w:rsidRPr="008E5B47">
              <w:rPr>
                <w:rStyle w:val="Hyperlink"/>
                <w:noProof/>
              </w:rPr>
              <w:t>References</w:t>
            </w:r>
            <w:r>
              <w:rPr>
                <w:noProof/>
                <w:webHidden/>
              </w:rPr>
              <w:tab/>
            </w:r>
            <w:r>
              <w:rPr>
                <w:noProof/>
                <w:webHidden/>
              </w:rPr>
              <w:fldChar w:fldCharType="begin"/>
            </w:r>
            <w:r>
              <w:rPr>
                <w:noProof/>
                <w:webHidden/>
              </w:rPr>
              <w:instrText xml:space="preserve"> PAGEREF _Toc501663860 \h </w:instrText>
            </w:r>
            <w:r>
              <w:rPr>
                <w:noProof/>
                <w:webHidden/>
              </w:rPr>
            </w:r>
            <w:r>
              <w:rPr>
                <w:noProof/>
                <w:webHidden/>
              </w:rPr>
              <w:fldChar w:fldCharType="separate"/>
            </w:r>
            <w:r>
              <w:rPr>
                <w:noProof/>
                <w:webHidden/>
              </w:rPr>
              <w:t>8</w:t>
            </w:r>
            <w:r>
              <w:rPr>
                <w:noProof/>
                <w:webHidden/>
              </w:rPr>
              <w:fldChar w:fldCharType="end"/>
            </w:r>
          </w:hyperlink>
        </w:p>
        <w:p w:rsidR="00200193" w:rsidRDefault="00200193">
          <w:pPr>
            <w:pStyle w:val="TOC1"/>
            <w:tabs>
              <w:tab w:val="right" w:leader="dot" w:pos="9016"/>
            </w:tabs>
            <w:rPr>
              <w:rFonts w:eastAsiaTheme="minorEastAsia"/>
              <w:noProof/>
              <w:lang w:eastAsia="en-GB"/>
            </w:rPr>
          </w:pPr>
          <w:hyperlink w:anchor="_Toc501663861" w:history="1">
            <w:r w:rsidRPr="008E5B47">
              <w:rPr>
                <w:rStyle w:val="Hyperlink"/>
                <w:noProof/>
              </w:rPr>
              <w:t>Appendix</w:t>
            </w:r>
            <w:r>
              <w:rPr>
                <w:noProof/>
                <w:webHidden/>
              </w:rPr>
              <w:tab/>
            </w:r>
            <w:r>
              <w:rPr>
                <w:noProof/>
                <w:webHidden/>
              </w:rPr>
              <w:fldChar w:fldCharType="begin"/>
            </w:r>
            <w:r>
              <w:rPr>
                <w:noProof/>
                <w:webHidden/>
              </w:rPr>
              <w:instrText xml:space="preserve"> PAGEREF _Toc501663861 \h </w:instrText>
            </w:r>
            <w:r>
              <w:rPr>
                <w:noProof/>
                <w:webHidden/>
              </w:rPr>
            </w:r>
            <w:r>
              <w:rPr>
                <w:noProof/>
                <w:webHidden/>
              </w:rPr>
              <w:fldChar w:fldCharType="separate"/>
            </w:r>
            <w:r>
              <w:rPr>
                <w:noProof/>
                <w:webHidden/>
              </w:rPr>
              <w:t>9</w:t>
            </w:r>
            <w:r>
              <w:rPr>
                <w:noProof/>
                <w:webHidden/>
              </w:rPr>
              <w:fldChar w:fldCharType="end"/>
            </w:r>
          </w:hyperlink>
        </w:p>
        <w:p w:rsidR="00FA65AB" w:rsidRDefault="00FA65AB">
          <w:r>
            <w:rPr>
              <w:b/>
              <w:bCs/>
              <w:noProof/>
            </w:rPr>
            <w:fldChar w:fldCharType="end"/>
          </w:r>
        </w:p>
      </w:sdtContent>
    </w:sdt>
    <w:p w:rsidR="00FA65AB" w:rsidRDefault="00FA65AB"/>
    <w:p w:rsidR="00FA65AB" w:rsidRDefault="00FA65AB">
      <w:r>
        <w:br w:type="page"/>
      </w:r>
    </w:p>
    <w:p w:rsidR="00F93F22" w:rsidRDefault="00B04987" w:rsidP="00FA65AB">
      <w:pPr>
        <w:pStyle w:val="Heading1"/>
      </w:pPr>
      <w:bookmarkStart w:id="0" w:name="_Toc501663845"/>
      <w:r>
        <w:lastRenderedPageBreak/>
        <w:t>Game summary</w:t>
      </w:r>
      <w:bookmarkEnd w:id="0"/>
    </w:p>
    <w:p w:rsidR="00B04987" w:rsidRDefault="00615A87" w:rsidP="00931D83">
      <w:pPr>
        <w:pStyle w:val="Heading2"/>
      </w:pPr>
      <w:bookmarkStart w:id="1" w:name="_Toc501663846"/>
      <w:r>
        <w:t>Objective</w:t>
      </w:r>
      <w:bookmarkEnd w:id="1"/>
    </w:p>
    <w:p w:rsidR="00931D83" w:rsidRDefault="003F7C8D" w:rsidP="00615A87">
      <w:r>
        <w:t xml:space="preserve">In this game </w:t>
      </w:r>
      <w:r w:rsidR="00A60CEB">
        <w:t>currently,</w:t>
      </w:r>
      <w:r>
        <w:t xml:space="preserve"> there are two stages a user can pla</w:t>
      </w:r>
      <w:r w:rsidR="00A60CEB">
        <w:t xml:space="preserve">y however, both stages have as a winning condition </w:t>
      </w:r>
      <w:r w:rsidR="00DF7FAE">
        <w:t xml:space="preserve">that </w:t>
      </w:r>
      <w:r w:rsidR="00A60CEB">
        <w:t>a number of enemies that must be killed before a stage is considered ‘cleared’.</w:t>
      </w:r>
      <w:r w:rsidR="00931D83">
        <w:t xml:space="preserve"> This game attempts to stay true to classic side scrollers where the game-winning condition was not so visible but obvious, therefor it is not indicated anywhere trying to mimic this attribute.</w:t>
      </w:r>
    </w:p>
    <w:p w:rsidR="00A60CEB" w:rsidRDefault="00931D83" w:rsidP="00931D83">
      <w:pPr>
        <w:pStyle w:val="Heading2"/>
      </w:pPr>
      <w:bookmarkStart w:id="2" w:name="_Toc501663847"/>
      <w:r>
        <w:t>Rules</w:t>
      </w:r>
      <w:bookmarkEnd w:id="2"/>
    </w:p>
    <w:p w:rsidR="00931D83" w:rsidRDefault="00931D83" w:rsidP="00931D83">
      <w:r>
        <w:t xml:space="preserve">The user has a set amount of health depending on the difficulty, ones the players life hits zero the </w:t>
      </w:r>
      <w:bookmarkStart w:id="3" w:name="_GoBack"/>
      <w:r>
        <w:t xml:space="preserve">player loses. The user has a control of a tank that can fire a bullet once every 1.5 seconds regardless </w:t>
      </w:r>
      <w:bookmarkEnd w:id="3"/>
      <w:r>
        <w:t xml:space="preserve">of </w:t>
      </w:r>
      <w:r w:rsidR="00DF7FAE">
        <w:t>difficulty</w:t>
      </w:r>
      <w:r w:rsidR="00DF7FAE" w:rsidRPr="00FF686A">
        <w:t>,</w:t>
      </w:r>
      <w:r w:rsidR="000607A6">
        <w:t xml:space="preserve"> the bullet can vary on shoot angle according to the user input, however the speed is dependent on the tank choice</w:t>
      </w:r>
      <w:r>
        <w:t>. The user can move left or right to hunt or avoid the waves of enemy tanks</w:t>
      </w:r>
      <w:r w:rsidR="000607A6">
        <w:t>.</w:t>
      </w:r>
    </w:p>
    <w:p w:rsidR="000607A6" w:rsidRDefault="000607A6" w:rsidP="000607A6">
      <w:pPr>
        <w:pStyle w:val="Heading2"/>
      </w:pPr>
      <w:bookmarkStart w:id="4" w:name="_Toc501663848"/>
      <w:r>
        <w:t>Game play</w:t>
      </w:r>
      <w:bookmarkEnd w:id="4"/>
    </w:p>
    <w:p w:rsidR="000607A6" w:rsidRDefault="000607A6" w:rsidP="000607A6">
      <w:r>
        <w:t xml:space="preserve">The user starts of at a main menu screen where they can either start a new game with the default settings or they can navigate into preferences and set up any preferences they have such as, difficulty, tank and stage. It is important to note that all of this affect the game in some way. As an </w:t>
      </w:r>
      <w:r w:rsidR="006C6362">
        <w:t>example,</w:t>
      </w:r>
      <w:r>
        <w:t xml:space="preserve"> difficulty </w:t>
      </w:r>
      <w:r w:rsidR="006C6362">
        <w:t>affects enemy tanks ‘prediction’ capabilities on where to shoot and how much damage they deal furthermore it affects the users damage and health. The tank selection affects the range the user tank can fire at the speed it can move at and the damage the user tank can deal. As a note here, each tank uses different kind of bullets that deal more or less damage, this is also true for the enemy tanks, different tanks differ in attributes. Lastly the level selection as seen in the objective section minorly affects the hidden winning condition for example the ‘Candy Level’ has less enemies to kill as a winning condition. However random disaster (missiles that damage the user falling from the sky) occur a lot more often while support crates that heal you, less frequently.</w:t>
      </w:r>
    </w:p>
    <w:p w:rsidR="006C6362" w:rsidRDefault="006C6362" w:rsidP="000607A6"/>
    <w:p w:rsidR="006C6362" w:rsidRDefault="006C6362">
      <w:r>
        <w:br w:type="page"/>
      </w:r>
    </w:p>
    <w:p w:rsidR="00DC3248" w:rsidRDefault="0000386D" w:rsidP="0000386D">
      <w:pPr>
        <w:pStyle w:val="Heading1"/>
      </w:pPr>
      <w:bookmarkStart w:id="5" w:name="_Toc501663849"/>
      <w:r>
        <w:lastRenderedPageBreak/>
        <w:t>Implementation</w:t>
      </w:r>
      <w:bookmarkEnd w:id="5"/>
    </w:p>
    <w:p w:rsidR="0000386D" w:rsidRDefault="0000386D" w:rsidP="0000386D">
      <w:pPr>
        <w:pStyle w:val="Heading2"/>
      </w:pPr>
      <w:bookmarkStart w:id="6" w:name="_Toc501663850"/>
      <w:r>
        <w:t>Intro</w:t>
      </w:r>
      <w:r w:rsidR="00B640B2">
        <w:t>duction</w:t>
      </w:r>
      <w:bookmarkEnd w:id="6"/>
    </w:p>
    <w:p w:rsidR="00DC60B7" w:rsidRDefault="00BD6FC5" w:rsidP="0000386D">
      <w:r>
        <w:t xml:space="preserve">The game attempts to mimic a classic 2D shooter side-scroller. Following the classic directive that the </w:t>
      </w:r>
      <w:r w:rsidRPr="00BD6FC5">
        <w:t xml:space="preserve">screen will </w:t>
      </w:r>
      <w:r>
        <w:t xml:space="preserve">move </w:t>
      </w:r>
      <w:r w:rsidRPr="00BD6FC5">
        <w:t xml:space="preserve">forward </w:t>
      </w:r>
      <w:r>
        <w:t xml:space="preserve">according to the </w:t>
      </w:r>
      <w:r w:rsidRPr="00BD6FC5">
        <w:t>speed and direction of the player character, and can also scroll backwards to previously visited parts of a stage</w:t>
      </w:r>
      <w:r>
        <w:t>.</w:t>
      </w:r>
      <w:r w:rsidR="00AA18CD">
        <w:t xml:space="preserve"> In addition the game is defined by ‘multiple distinct levels’ and extends beyond the single static screen, which </w:t>
      </w:r>
      <w:r w:rsidR="00FA3614">
        <w:t>are part of  for horizontal side scroller</w:t>
      </w:r>
      <w:r w:rsidR="00AA2E04">
        <w:fldChar w:fldCharType="begin"/>
      </w:r>
      <w:r w:rsidR="007E1E63">
        <w:instrText xml:space="preserve"> ADDIN EN.CITE &lt;EndNote&gt;&lt;Cite&gt;&lt;Author&gt;Prof.&lt;/Author&gt;&lt;Year&gt;2007&lt;/Year&gt;&lt;IDText&gt;Game Genres: Shmups&lt;/IDText&gt;&lt;DisplayText&gt;&lt;style face="superscript"&gt;1, 2&lt;/style&gt;&lt;/DisplayText&gt;&lt;record&gt;&lt;titles&gt;&lt;title&gt;Game Genres: Shmups&lt;/title&gt;&lt;/titles&gt;&lt;number&gt;27&lt;/number&gt;&lt;access-date&gt;20 December 2017&lt;/access-date&gt;&lt;contributors&gt;&lt;authors&gt;&lt;author&gt;Prof. Jim Whitehead&lt;/author&gt;&lt;/authors&gt;&lt;/contributors&gt;&lt;added-date format="utc"&gt;1513775824&lt;/added-date&gt;&lt;pub-location&gt;UC Santa Cruiz&lt;/pub-location&gt;&lt;ref-type name="Press Release"&gt;63&lt;/ref-type&gt;&lt;dates&gt;&lt;year&gt;2007&lt;/year&gt;&lt;/dates&gt;&lt;rec-number&gt;22&lt;/rec-number&gt;&lt;last-updated-date format="utc"&gt;1513777207&lt;/last-updated-date&gt;&lt;/record&gt;&lt;/Cite&gt;&lt;Cite&gt;&lt;Year&gt;2017&lt;/Year&gt;&lt;IDText&gt;History of Computing: Video games - Golden Age&lt;/IDText&gt;&lt;record&gt;&lt;urls&gt;&lt;related-urls&gt;&lt;url&gt;http://www.thocp.net/software/games/golden_age.htm#MoonPatrol&lt;/url&gt;&lt;/related-urls&gt;&lt;/urls&gt;&lt;titles&gt;&lt;title&gt;History of Computing: Video games - Golden Age&lt;/title&gt;&lt;/titles&gt;&lt;added-date format="utc"&gt;1513777683&lt;/added-date&gt;&lt;ref-type name="Web Page"&gt;12&lt;/ref-type&gt;&lt;dates&gt;&lt;year&gt;2017&lt;/year&gt;&lt;/dates&gt;&lt;rec-number&gt;23&lt;/rec-number&gt;&lt;last-updated-date format="utc"&gt;1513777683&lt;/last-updated-date&gt;&lt;/record&gt;&lt;/Cite&gt;&lt;/EndNote&gt;</w:instrText>
      </w:r>
      <w:r w:rsidR="00AA2E04">
        <w:fldChar w:fldCharType="separate"/>
      </w:r>
      <w:r w:rsidR="007E1E63" w:rsidRPr="007E1E63">
        <w:rPr>
          <w:noProof/>
          <w:vertAlign w:val="superscript"/>
        </w:rPr>
        <w:t>1, 2</w:t>
      </w:r>
      <w:r w:rsidR="00AA2E04">
        <w:fldChar w:fldCharType="end"/>
      </w:r>
      <w:r w:rsidR="007E1E63">
        <w:t>.</w:t>
      </w:r>
    </w:p>
    <w:p w:rsidR="00AB76FF" w:rsidRDefault="00AB76FF" w:rsidP="0000386D">
      <w:r>
        <w:t xml:space="preserve">Additionally, the game offers a selection from five different tank selections (see </w:t>
      </w:r>
      <w:r w:rsidR="00200193">
        <w:t>Appendix</w:t>
      </w:r>
      <w:r>
        <w:t xml:space="preserve"> Figure 1.), two different distinct levels with different environment’s and enemies approaching you from all sides to increase the fun and difficulty</w:t>
      </w:r>
      <w:r w:rsidR="009424AA">
        <w:t xml:space="preserve">. Furthermore this gives the user the ability to shoot in all directions something that was considered a breakthrough in the shooter side-scroller genre and </w:t>
      </w:r>
      <w:r w:rsidR="00FF686A">
        <w:t>defines it,</w:t>
      </w:r>
      <w:r w:rsidR="009424AA">
        <w:t xml:space="preserve"> as first seen in the 1985 release of Thexder</w:t>
      </w:r>
      <w:r w:rsidR="009424AA">
        <w:fldChar w:fldCharType="begin"/>
      </w:r>
      <w:r w:rsidR="009424AA">
        <w:instrText xml:space="preserve"> ADDIN EN.CITE &lt;EndNote&gt;&lt;Cite&gt;&lt;Year&gt;2017&lt;/Year&gt;&lt;IDText&gt;The Leif Ericson Awards - IGN&lt;/IDText&gt;&lt;DisplayText&gt;&lt;style face="superscript"&gt;3&lt;/style&gt;&lt;/DisplayText&gt;&lt;record&gt;&lt;urls&gt;&lt;related-urls&gt;&lt;url&gt;http://www.ign.com/articles/2008/03/24/the-leif-ericson-awards?page=2&lt;/url&gt;&lt;/related-urls&gt;&lt;/urls&gt;&lt;titles&gt;&lt;title&gt;The Leif Ericson Awards - IGN&lt;/title&gt;&lt;/titles&gt;&lt;added-date format="utc"&gt;1513779360&lt;/added-date&gt;&lt;ref-type name="Journal Article"&gt;17&lt;/ref-type&gt;&lt;dates&gt;&lt;year&gt;2017&lt;/year&gt;&lt;/dates&gt;&lt;rec-number&gt;24&lt;/rec-number&gt;&lt;last-updated-date format="utc"&gt;1513779360&lt;/last-updated-date&gt;&lt;/record&gt;&lt;/Cite&gt;&lt;/EndNote&gt;</w:instrText>
      </w:r>
      <w:r w:rsidR="009424AA">
        <w:fldChar w:fldCharType="separate"/>
      </w:r>
      <w:r w:rsidR="009424AA" w:rsidRPr="009424AA">
        <w:rPr>
          <w:noProof/>
          <w:vertAlign w:val="superscript"/>
        </w:rPr>
        <w:t>3</w:t>
      </w:r>
      <w:r w:rsidR="009424AA">
        <w:fldChar w:fldCharType="end"/>
      </w:r>
      <w:r>
        <w:t xml:space="preserve">.  </w:t>
      </w:r>
    </w:p>
    <w:p w:rsidR="00496206" w:rsidRDefault="00496206" w:rsidP="000F2659">
      <w:pPr>
        <w:pStyle w:val="Heading2"/>
      </w:pPr>
    </w:p>
    <w:p w:rsidR="00E67AEA" w:rsidRPr="00E67AEA" w:rsidRDefault="00E67AEA" w:rsidP="00B640B2">
      <w:pPr>
        <w:pStyle w:val="Heading2"/>
      </w:pPr>
      <w:bookmarkStart w:id="7" w:name="_Toc501663851"/>
      <w:r>
        <w:t>Programming Language</w:t>
      </w:r>
      <w:bookmarkEnd w:id="7"/>
    </w:p>
    <w:p w:rsidR="00A02B9C" w:rsidRPr="00A02B9C" w:rsidRDefault="001A29D5" w:rsidP="000F2659">
      <w:r>
        <w:t>The main structure of the game is written in Typescript</w:t>
      </w:r>
      <w:r w:rsidR="00F87CC1">
        <w:fldChar w:fldCharType="begin"/>
      </w:r>
      <w:r w:rsidR="00F87CC1">
        <w:instrText xml:space="preserve"> ADDIN EN.CITE &lt;EndNote&gt;&lt;Cite&gt;&lt;Year&gt;2017&lt;/Year&gt;&lt;IDText&gt;TypeScript - JavaScript that scales.&lt;/IDText&gt;&lt;DisplayText&gt;&lt;style face="superscript"&gt;4&lt;/style&gt;&lt;/DisplayText&gt;&lt;record&gt;&lt;urls&gt;&lt;related-urls&gt;&lt;url&gt;https://www.typescriptlang.org/&lt;/url&gt;&lt;/related-urls&gt;&lt;/urls&gt;&lt;titles&gt;&lt;title&gt;TypeScript - JavaScript that scales.&lt;/title&gt;&lt;/titles&gt;&lt;added-date format="utc"&gt;1513788580&lt;/added-date&gt;&lt;ref-type name="Web Page"&gt;12&lt;/ref-type&gt;&lt;dates&gt;&lt;year&gt;2017&lt;/year&gt;&lt;/dates&gt;&lt;rec-number&gt;25&lt;/rec-number&gt;&lt;last-updated-date format="utc"&gt;1513788580&lt;/last-updated-date&gt;&lt;/record&gt;&lt;/Cite&gt;&lt;/EndNote&gt;</w:instrText>
      </w:r>
      <w:r w:rsidR="00F87CC1">
        <w:fldChar w:fldCharType="separate"/>
      </w:r>
      <w:r w:rsidR="00F87CC1" w:rsidRPr="00F87CC1">
        <w:rPr>
          <w:noProof/>
          <w:vertAlign w:val="superscript"/>
        </w:rPr>
        <w:t>4</w:t>
      </w:r>
      <w:r w:rsidR="00F87CC1">
        <w:fldChar w:fldCharType="end"/>
      </w:r>
      <w:r>
        <w:t xml:space="preserve"> it was chosen as an alternative to JavaScript. Typescript is a superset of JavaScript</w:t>
      </w:r>
      <w:r w:rsidR="00F87CC1">
        <w:t>,</w:t>
      </w:r>
      <w:r>
        <w:t xml:space="preserve"> it is an open source library developed by Microsoft. It offers a strict syntax and optionally adds static typing to the language</w:t>
      </w:r>
      <w:r w:rsidR="00F87CC1">
        <w:t>. It provides the static typing through type annotations thus enabling type checking at compile time</w:t>
      </w:r>
      <w:r w:rsidR="00CF2543">
        <w:fldChar w:fldCharType="begin"/>
      </w:r>
      <w:r w:rsidR="001A7C38">
        <w:instrText xml:space="preserve"> ADDIN EN.CITE &lt;EndNote&gt;&lt;Cite&gt;&lt;Year&gt;2017&lt;/Year&gt;&lt;IDText&gt;Type Inference Â· TypeScript&lt;/IDText&gt;&lt;DisplayText&gt;&lt;style face="superscript"&gt;5, 6&lt;/style&gt;&lt;/DisplayText&gt;&lt;record&gt;&lt;urls&gt;&lt;related-urls&gt;&lt;url&gt;https://www.typescriptlang.org/docs/handbook/type-inference.html&lt;/url&gt;&lt;/related-urls&gt;&lt;/urls&gt;&lt;titles&gt;&lt;title&gt;Type Inference Â· TypeScript&lt;/title&gt;&lt;/titles&gt;&lt;added-date format="utc"&gt;1513790008&lt;/added-date&gt;&lt;ref-type name="Web Page"&gt;12&lt;/ref-type&gt;&lt;dates&gt;&lt;year&gt;2017&lt;/year&gt;&lt;/dates&gt;&lt;rec-number&gt;43&lt;/rec-number&gt;&lt;last-updated-date format="utc"&gt;1513790008&lt;/last-updated-date&gt;&lt;/record&gt;&lt;/Cite&gt;&lt;Cite&gt;&lt;Author&gt;Anders&lt;/Author&gt;&lt;Year&gt;2012&lt;/Year&gt;&lt;IDText&gt;3.11.7 Type Inference&lt;/IDText&gt;&lt;record&gt;&lt;titles&gt;&lt;title&gt;3.11.7 Type Inference&lt;/title&gt;&lt;/titles&gt;&lt;number&gt;20 December&lt;/number&gt;&lt;contributors&gt;&lt;authors&gt;&lt;author&gt;Anders Hejlsberg&lt;/author&gt;&lt;/authors&gt;&lt;/contributors&gt;&lt;added-date format="utc"&gt;1513790237&lt;/added-date&gt;&lt;pub-location&gt;https://github.com/&lt;/pub-location&gt;&lt;ref-type name="Web Page"&gt;12&lt;/ref-type&gt;&lt;auth-address&gt;https://github.com/Microsoft/TypeScript/blob/master/doc/spec.md#3.11.7&lt;/auth-address&gt;&lt;dates&gt;&lt;year&gt;2012&lt;/year&gt;&lt;/dates&gt;&lt;rec-number&gt;44&lt;/rec-number&gt;&lt;publisher&gt;Microsoft&lt;/publisher&gt;&lt;last-updated-date format="utc"&gt;1513790346&lt;/last-updated-date&gt;&lt;volume&gt;2017&lt;/volume&gt;&lt;/record&gt;&lt;/Cite&gt;&lt;/EndNote&gt;</w:instrText>
      </w:r>
      <w:r w:rsidR="00CF2543">
        <w:fldChar w:fldCharType="separate"/>
      </w:r>
      <w:r w:rsidR="001A7C38" w:rsidRPr="001A7C38">
        <w:rPr>
          <w:noProof/>
          <w:vertAlign w:val="superscript"/>
        </w:rPr>
        <w:t>5, 6</w:t>
      </w:r>
      <w:r w:rsidR="00CF2543">
        <w:fldChar w:fldCharType="end"/>
      </w:r>
      <w:r w:rsidR="00F87CC1">
        <w:t>.</w:t>
      </w:r>
      <w:r w:rsidR="001A7C38">
        <w:t xml:space="preserve"> Moving beyond the point of what Typescript is it is necessary to explain why it was chosen over JavaScript, even though JavaScript is standardized through the ECMAScript standards, it lacks on all browser compatibility, something that Typescript provides by compiling to older ECMAScript targets. </w:t>
      </w:r>
      <w:r w:rsidR="00E67AEA">
        <w:t>Additionally,</w:t>
      </w:r>
      <w:r w:rsidR="001A7C38">
        <w:t xml:space="preserve"> as </w:t>
      </w:r>
      <w:r w:rsidR="00E67AEA">
        <w:t>seen</w:t>
      </w:r>
      <w:r w:rsidR="001A7C38">
        <w:t xml:space="preserve"> above providing </w:t>
      </w:r>
      <w:r w:rsidR="00E67AEA">
        <w:t xml:space="preserve">type support which will most likely never be standardised in the ECMAScript’s due to the interpreted nature of JavaScript something that will be discussed in more detail further on. Typescripts philosophy was that it would be possible to practically change the files extension from .js to .ts and start using the language. This is implemented by having TypeScript compile to readable JavaScript. Moving on to the most significant difference, as </w:t>
      </w:r>
      <w:r w:rsidR="00295EFA">
        <w:t>discussed</w:t>
      </w:r>
      <w:r w:rsidR="00E67AEA">
        <w:t xml:space="preserve"> in multiple occasions, JavaScript is a dynamically typed language, which means it does not know the type until run-time, which might be to late. TypeScript improves on that by providing types, thus removing bugs that can be caused by false assumptions of some variables. Unlike most high-level languages such as Java, TypeScript uses type inference, what this mea</w:t>
      </w:r>
      <w:r w:rsidR="00A02B9C">
        <w:t xml:space="preserve">ns that, as seen in the code snippet below, both </w:t>
      </w:r>
      <w:r w:rsidR="00A02B9C">
        <w:rPr>
          <w:b/>
          <w:i/>
        </w:rPr>
        <w:t xml:space="preserve">num </w:t>
      </w:r>
      <w:r w:rsidR="00295EFA">
        <w:t xml:space="preserve">and </w:t>
      </w:r>
      <w:r w:rsidR="00295EFA">
        <w:rPr>
          <w:b/>
          <w:i/>
        </w:rPr>
        <w:t>typeNum</w:t>
      </w:r>
      <w:r w:rsidR="00A02B9C">
        <w:rPr>
          <w:b/>
          <w:i/>
        </w:rPr>
        <w:t xml:space="preserve"> </w:t>
      </w:r>
      <w:r w:rsidR="00A02B9C">
        <w:t>are</w:t>
      </w:r>
      <w:r w:rsidR="00295EFA">
        <w:t xml:space="preserve"> of</w:t>
      </w:r>
      <w:r w:rsidR="00A02B9C">
        <w:t xml:space="preserve"> the same</w:t>
      </w:r>
      <w:r w:rsidR="00295EFA">
        <w:t xml:space="preserve"> type “number”</w:t>
      </w:r>
      <w:r w:rsidR="00A02B9C">
        <w:t>. The type is simply inferred from its use even if not explicitly defined.</w:t>
      </w:r>
    </w:p>
    <w:bookmarkStart w:id="8" w:name="_MON_1575296549"/>
    <w:bookmarkEnd w:id="8"/>
    <w:p w:rsidR="001A7C38" w:rsidRDefault="00A02B9C" w:rsidP="000F2659">
      <w:r>
        <w:object w:dxaOrig="9026" w:dyaOrig="6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3" type="#_x0000_t75" style="width:451.3pt;height:32.7pt" o:ole="">
            <v:imagedata r:id="rId9" o:title=""/>
          </v:shape>
          <o:OLEObject Type="Embed" ProgID="Word.OpenDocumentText.12" ShapeID="_x0000_i1043" DrawAspect="Content" ObjectID="_1575406019" r:id="rId10"/>
        </w:object>
      </w:r>
      <w:r w:rsidR="00E67AEA">
        <w:t xml:space="preserve"> </w:t>
      </w:r>
    </w:p>
    <w:p w:rsidR="007E1E63" w:rsidRDefault="00A02B9C" w:rsidP="0000386D">
      <w:r>
        <w:t>As said by Lodewij Bogaards CTO at StackState in an answer at StackOverflow</w:t>
      </w:r>
      <w:r w:rsidR="006C437E">
        <w:fldChar w:fldCharType="begin"/>
      </w:r>
      <w:r w:rsidR="006C437E">
        <w:instrText xml:space="preserve"> ADDIN EN.CITE &lt;EndNote&gt;&lt;Cite&gt;&lt;Year&gt;2017&lt;/Year&gt;&lt;IDText&gt;What is TypeScript and why would I use it in place of JavaScript?&lt;/IDText&gt;&lt;DisplayText&gt;&lt;style face="superscript"&gt;7&lt;/style&gt;&lt;/DisplayText&gt;&lt;record&gt;&lt;urls&gt;&lt;related-urls&gt;&lt;url&gt;https://stackoverflow.com/questions/12694530/what-is-typescript-and-why-would-i-use-it-in-place-of-javascript/35048303&lt;/url&gt;&lt;/related-urls&gt;&lt;/urls&gt;&lt;titles&gt;&lt;title&gt;What is TypeScript and why would I use it in place of JavaScript?&lt;/title&gt;&lt;/titles&gt;&lt;added-date format="utc"&gt;1513792321&lt;/added-date&gt;&lt;ref-type name="Web Page"&gt;12&lt;/ref-type&gt;&lt;dates&gt;&lt;year&gt;2017&lt;/year&gt;&lt;/dates&gt;&lt;rec-number&gt;46&lt;/rec-number&gt;&lt;last-updated-date format="utc"&gt;1513792321&lt;/last-updated-date&gt;&lt;/record&gt;&lt;/Cite&gt;&lt;/EndNote&gt;</w:instrText>
      </w:r>
      <w:r w:rsidR="006C437E">
        <w:fldChar w:fldCharType="separate"/>
      </w:r>
      <w:r w:rsidR="006C437E" w:rsidRPr="006C437E">
        <w:rPr>
          <w:noProof/>
          <w:vertAlign w:val="superscript"/>
        </w:rPr>
        <w:t>7</w:t>
      </w:r>
      <w:r w:rsidR="006C437E">
        <w:fldChar w:fldCharType="end"/>
      </w:r>
      <w:r>
        <w:t xml:space="preserve"> that was in its documentation prior to them being </w:t>
      </w:r>
      <w:r w:rsidRPr="00A02B9C">
        <w:t>decapitate</w:t>
      </w:r>
      <w:r w:rsidR="006C437E">
        <w:fldChar w:fldCharType="begin"/>
      </w:r>
      <w:r w:rsidR="006C437E">
        <w:instrText xml:space="preserve"> ADDIN EN.CITE &lt;EndNote&gt;&lt;Cite&gt;&lt;Year&gt;2017&lt;/Year&gt;&lt;IDText&gt;Documentation&lt;/IDText&gt;&lt;DisplayText&gt;&lt;style face="superscript"&gt;8&lt;/style&gt;&lt;/DisplayText&gt;&lt;record&gt;&lt;urls&gt;&lt;related-urls&gt;&lt;url&gt;https://stackoverflow.com/documentation&lt;/url&gt;&lt;/related-urls&gt;&lt;/urls&gt;&lt;titles&gt;&lt;title&gt;Documentation&lt;/title&gt;&lt;/titles&gt;&lt;added-date format="utc"&gt;1513792154&lt;/added-date&gt;&lt;ref-type name="Web Page"&gt;12&lt;/ref-type&gt;&lt;dates&gt;&lt;year&gt;2017&lt;/year&gt;&lt;/dates&gt;&lt;rec-number&gt;45&lt;/rec-number&gt;&lt;last-updated-date format="utc"&gt;1513792154&lt;/last-updated-date&gt;&lt;/record&gt;&lt;/Cite&gt;&lt;/EndNote&gt;</w:instrText>
      </w:r>
      <w:r w:rsidR="006C437E">
        <w:fldChar w:fldCharType="separate"/>
      </w:r>
      <w:r w:rsidR="006C437E" w:rsidRPr="006C437E">
        <w:rPr>
          <w:noProof/>
          <w:vertAlign w:val="superscript"/>
        </w:rPr>
        <w:t>8</w:t>
      </w:r>
      <w:r w:rsidR="006C437E">
        <w:fldChar w:fldCharType="end"/>
      </w:r>
      <w:r w:rsidR="006C437E">
        <w:t xml:space="preserve"> “</w:t>
      </w:r>
      <w:r w:rsidR="006C437E" w:rsidRPr="006C437E">
        <w:t xml:space="preserve">A Large Scale Study of Programming Languages and Code Quality in Github suggests that that </w:t>
      </w:r>
      <w:r w:rsidR="006C437E">
        <w:t>“</w:t>
      </w:r>
      <w:r w:rsidR="006C437E" w:rsidRPr="006C437E">
        <w:t>statically typed languages in general are less defect prone than the dynamic types, and that strong typing is better than weak typing in the same regard</w:t>
      </w:r>
      <w:r w:rsidR="006C437E">
        <w:fldChar w:fldCharType="begin"/>
      </w:r>
      <w:r w:rsidR="006C437E">
        <w:instrText xml:space="preserve"> ADDIN EN.CITE &lt;EndNote&gt;&lt;Cite&gt;&lt;Author&gt;Baishakhi Ray&lt;/Author&gt;&lt;Year&gt;2017&lt;/Year&gt;&lt;IDText&gt;A Large-Scale Study of Programming Languages and Code Quality in GitHub&lt;/IDText&gt;&lt;DisplayText&gt;&lt;style face="superscript"&gt;9&lt;/style&gt;&lt;/DisplayText&gt;&lt;record&gt;&lt;urls&gt;&lt;related-urls&gt;&lt;url&gt;https://cacm.acm.org/magazines/2017/10/221326-a-large-scale-study-of-programming-languages-and-code-quality-in-github/fulltext&lt;/url&gt;&lt;/related-urls&gt;&lt;/urls&gt;&lt;titles&gt;&lt;title&gt;A Large-Scale Study of Programming Languages and Code Quality in GitHub&lt;/title&gt;&lt;/titles&gt;&lt;contributors&gt;&lt;authors&gt;&lt;author&gt;Baishakhi Ray, Daryl Posnett, Premkumar Devanbu, Vladimir Filkov&lt;/author&gt;&lt;/authors&gt;&lt;/contributors&gt;&lt;added-date format="utc"&gt;1513792734&lt;/added-date&gt;&lt;ref-type name="Journal Article"&gt;17&lt;/ref-type&gt;&lt;dates&gt;&lt;year&gt;2017&lt;/year&gt;&lt;/dates&gt;&lt;rec-number&gt;47&lt;/rec-number&gt;&lt;last-updated-date format="utc"&gt;1513792734&lt;/last-updated-date&gt;&lt;/record&gt;&lt;/Cite&gt;&lt;/EndNote&gt;</w:instrText>
      </w:r>
      <w:r w:rsidR="006C437E">
        <w:fldChar w:fldCharType="separate"/>
      </w:r>
      <w:r w:rsidR="006C437E" w:rsidRPr="006C437E">
        <w:rPr>
          <w:noProof/>
          <w:vertAlign w:val="superscript"/>
        </w:rPr>
        <w:t>9</w:t>
      </w:r>
      <w:r w:rsidR="006C437E">
        <w:fldChar w:fldCharType="end"/>
      </w:r>
      <w:r w:rsidR="006C437E" w:rsidRPr="006C437E">
        <w:t>.</w:t>
      </w:r>
      <w:r w:rsidR="006C437E">
        <w:t>””</w:t>
      </w:r>
    </w:p>
    <w:p w:rsidR="00295EFA" w:rsidRDefault="00295EFA" w:rsidP="0000386D">
      <w:r>
        <w:t>In addition to that the same paper has resulted that TypeScript is less error prone to JavaScript.</w:t>
      </w:r>
    </w:p>
    <w:p w:rsidR="008D5E3D" w:rsidRDefault="008D5E3D" w:rsidP="0000386D"/>
    <w:p w:rsidR="008D5E3D" w:rsidRDefault="008D5E3D" w:rsidP="0000386D"/>
    <w:p w:rsidR="00DC60B7" w:rsidRDefault="008D5E3D" w:rsidP="00B640B2">
      <w:pPr>
        <w:pStyle w:val="Heading2"/>
      </w:pPr>
      <w:bookmarkStart w:id="9" w:name="_Toc501663852"/>
      <w:r>
        <w:lastRenderedPageBreak/>
        <w:t>Game World</w:t>
      </w:r>
      <w:bookmarkEnd w:id="9"/>
    </w:p>
    <w:p w:rsidR="00B640B2" w:rsidRPr="00B640B2" w:rsidRDefault="00B640B2" w:rsidP="00B640B2">
      <w:pPr>
        <w:pStyle w:val="Heading3"/>
      </w:pPr>
      <w:bookmarkStart w:id="10" w:name="_Toc501663853"/>
      <w:r>
        <w:t>Architectural Pattern</w:t>
      </w:r>
      <w:bookmarkEnd w:id="10"/>
    </w:p>
    <w:p w:rsidR="008D5E3D" w:rsidRPr="008D5E3D" w:rsidRDefault="006A0EC3" w:rsidP="008D5E3D">
      <w:r>
        <w:t xml:space="preserve">This game follows the Entity - Component – System (ECS), architectural pattern. ECS is true to the </w:t>
      </w:r>
      <w:r w:rsidR="000D4AE4">
        <w:t>c</w:t>
      </w:r>
      <w:r>
        <w:t xml:space="preserve">omposition over inheritance principle. It is a principle </w:t>
      </w:r>
      <w:r w:rsidR="00583BD2">
        <w:t>which</w:t>
      </w:r>
      <w:r>
        <w:t xml:space="preserve"> </w:t>
      </w:r>
      <w:r w:rsidR="00583BD2">
        <w:t>dictates that all classes should have polymorphic behaviour and allow code reuse, instead by following the inheritance principle, by instead having instances of other classes that contain the end behaviour/functionality</w:t>
      </w:r>
      <w:r w:rsidR="00583BD2">
        <w:fldChar w:fldCharType="begin"/>
      </w:r>
      <w:r w:rsidR="00583BD2">
        <w:instrText xml:space="preserve"> ADDIN EN.CITE &lt;EndNote&gt;&lt;Cite&gt;&lt;Author&gt;Kirk&lt;/Author&gt;&lt;Year&gt;2002&lt;/Year&gt;&lt;IDText&gt;Java Design: Objects, UML, and Process  : 1.1.5 Composite Reuse Principle (CRP)&lt;/IDText&gt;&lt;DisplayText&gt;&lt;style face="superscript"&gt;10&lt;/style&gt;&lt;/DisplayText&gt;&lt;record&gt;&lt;titles&gt;&lt;title&gt;Java Design: Objects, UML, and Process  : 1.1.5 Composite Reuse Principle (CRP)&lt;/title&gt;&lt;/titles&gt;&lt;contributors&gt;&lt;authors&gt;&lt;author&gt;Kirk Knoernschild&lt;/author&gt;&lt;/authors&gt;&lt;/contributors&gt;&lt;added-date format="utc"&gt;1513794600&lt;/added-date&gt;&lt;ref-type name="Generic"&gt;13&lt;/ref-type&gt;&lt;dates&gt;&lt;year&gt;2002&lt;/year&gt;&lt;/dates&gt;&lt;rec-number&gt;48&lt;/rec-number&gt;&lt;publisher&gt;Addison-Wesley Inc&lt;/publisher&gt;&lt;last-updated-date format="utc"&gt;1513794865&lt;/last-updated-date&gt;&lt;/record&gt;&lt;/Cite&gt;&lt;/EndNote&gt;</w:instrText>
      </w:r>
      <w:r w:rsidR="00583BD2">
        <w:fldChar w:fldCharType="separate"/>
      </w:r>
      <w:r w:rsidR="00583BD2" w:rsidRPr="00583BD2">
        <w:rPr>
          <w:noProof/>
          <w:vertAlign w:val="superscript"/>
        </w:rPr>
        <w:t>10</w:t>
      </w:r>
      <w:r w:rsidR="00583BD2">
        <w:fldChar w:fldCharType="end"/>
      </w:r>
      <w:r w:rsidR="00583BD2">
        <w:t>.</w:t>
      </w:r>
      <w:r w:rsidR="00761F61">
        <w:t xml:space="preserve"> This allows us to define every game object in the world as an entity in our case the tanks, bullets, power ups. </w:t>
      </w:r>
      <w:r w:rsidR="006527DC">
        <w:t xml:space="preserve">Then we can use these entities to add or remove functionality (as seen in figure 2 code snippet) by loading or removing components. What this means is that in theory entity behaviour should be able to be changed at runtime. This approach is supposed to fix the ambiguity problems of inheritance hierarchies </w:t>
      </w:r>
      <w:r w:rsidR="00C865DA">
        <w:t>which introduces unnecessary coupling in what can be described by Leonid Mihkajilov as “fragile base class problem”</w:t>
      </w:r>
      <w:r w:rsidR="00C865DA">
        <w:fldChar w:fldCharType="begin"/>
      </w:r>
      <w:r w:rsidR="00C865DA">
        <w:instrText xml:space="preserve"> ADDIN EN.CITE &lt;EndNote&gt;&lt;Cite&gt;&lt;Author&gt;Mikhajlov&lt;/Author&gt;&lt;Year&gt;1998&lt;/Year&gt;&lt;IDText&gt;A study of the fragile base class problem&lt;/IDText&gt;&lt;DisplayText&gt;&lt;style face="superscript"&gt;11&lt;/style&gt;&lt;/DisplayText&gt;&lt;record&gt;&lt;isbn&gt;978-3-540-64737-9&lt;/isbn&gt;&lt;titles&gt;&lt;title&gt;A study of the fragile base class problem&lt;/title&gt;&lt;/titles&gt;&lt;contributors&gt;&lt;authors&gt;&lt;author&gt;Mikhajlov Leonid&lt;/author&gt;&lt;author&gt;Sekerinski Emil&lt;/author&gt;&lt;/authors&gt;&lt;/contributors&gt;&lt;section&gt;355-382&lt;/section&gt;&lt;added-date format="utc"&gt;1513805434&lt;/added-date&gt;&lt;ref-type name="Book"&gt;6&lt;/ref-type&gt;&lt;dates&gt;&lt;year&gt;1998&lt;/year&gt;&lt;/dates&gt;&lt;rec-number&gt;49&lt;/rec-number&gt;&lt;last-updated-date format="utc"&gt;1513805564&lt;/last-updated-date&gt;&lt;/record&gt;&lt;/Cite&gt;&lt;/EndNote&gt;</w:instrText>
      </w:r>
      <w:r w:rsidR="00C865DA">
        <w:fldChar w:fldCharType="separate"/>
      </w:r>
      <w:r w:rsidR="00C865DA" w:rsidRPr="00C865DA">
        <w:rPr>
          <w:noProof/>
          <w:vertAlign w:val="superscript"/>
        </w:rPr>
        <w:t>11</w:t>
      </w:r>
      <w:r w:rsidR="00C865DA">
        <w:fldChar w:fldCharType="end"/>
      </w:r>
      <w:r w:rsidR="00C865DA">
        <w:t>.</w:t>
      </w:r>
      <w:r w:rsidR="0065560D">
        <w:t xml:space="preserve"> In the case of this application the system is implemented as a sudo-system, this means there is</w:t>
      </w:r>
      <w:r w:rsidR="00F235F0">
        <w:t xml:space="preserve"> no</w:t>
      </w:r>
      <w:r w:rsidR="0065560D">
        <w:t xml:space="preserve"> dedicated system that performs any global actions on the entity, instead on the entities base class, in its own update function which is called on the game update phase it loops through every component and runs its update </w:t>
      </w:r>
      <w:r w:rsidR="00A344FF">
        <w:t xml:space="preserve">function (see </w:t>
      </w:r>
      <w:r w:rsidR="00200193">
        <w:t>appendix</w:t>
      </w:r>
      <w:r w:rsidR="00A344FF">
        <w:t xml:space="preserve"> figure 3)</w:t>
      </w:r>
      <w:r w:rsidR="0065560D">
        <w:t>.</w:t>
      </w:r>
    </w:p>
    <w:p w:rsidR="00AA2E04" w:rsidRDefault="00AA2E04" w:rsidP="00B640B2">
      <w:pPr>
        <w:pStyle w:val="Heading3"/>
      </w:pPr>
    </w:p>
    <w:p w:rsidR="00295EFA" w:rsidRDefault="00BD20B5" w:rsidP="00295EFA">
      <w:pPr>
        <w:pStyle w:val="Heading3"/>
      </w:pPr>
      <w:bookmarkStart w:id="11" w:name="_Toc501663854"/>
      <w:r>
        <w:t>Physics Engine and collisions</w:t>
      </w:r>
      <w:bookmarkEnd w:id="11"/>
    </w:p>
    <w:p w:rsidR="00BD20B5" w:rsidRDefault="00BD20B5" w:rsidP="00BD20B5">
      <w:r>
        <w:t>Phaser offers 3 different physics engines, arcade, ninja and p2.js it is worth mentioning that Phaser ships with the arcade physics engine, ninja and p2.js are external libraries.</w:t>
      </w:r>
      <w:r w:rsidR="00C56280">
        <w:t xml:space="preserve"> Arcade Physics is for </w:t>
      </w:r>
      <w:r w:rsidR="0080761A">
        <w:t>High</w:t>
      </w:r>
      <w:r w:rsidR="00C56280">
        <w:t xml:space="preserve">-speed </w:t>
      </w:r>
      <w:r w:rsidR="0080761A">
        <w:t>AABB (</w:t>
      </w:r>
      <w:r w:rsidR="00C56280">
        <w:t xml:space="preserve">axis aligned bounding box) collision. </w:t>
      </w:r>
      <w:r w:rsidR="0080761A">
        <w:t>Thus,</w:t>
      </w:r>
      <w:r w:rsidR="00C56280">
        <w:t xml:space="preserve"> this is limited for what this application aims for as the tanks should be able to rotate</w:t>
      </w:r>
      <w:r w:rsidR="00034FBF">
        <w:t>, apply force restrictions (such as projectile and tank velocity and drag), and some levels will not be comprised only from rectangles.</w:t>
      </w:r>
      <w:r w:rsidR="00C56280">
        <w:t xml:space="preserve"> </w:t>
      </w:r>
      <w:r w:rsidR="00034FBF">
        <w:t>Moving on to ninja physics, it can handle rotation and can</w:t>
      </w:r>
      <w:r w:rsidR="0080761A">
        <w:t xml:space="preserve"> </w:t>
      </w:r>
      <w:r w:rsidR="00034FBF">
        <w:t>do slopes and complex tiles but is more limited on applying velocity, drag etc to game objects and if far less documented/used than the P2 engine.</w:t>
      </w:r>
      <w:r w:rsidR="0080761A">
        <w:t xml:space="preserve"> </w:t>
      </w:r>
      <w:r w:rsidR="00034FBF">
        <w:t xml:space="preserve"> </w:t>
      </w:r>
      <w:r w:rsidR="0080761A">
        <w:t>Finally, the engine that was chosen for this application, the p2 physics engine. This is a full-body physics engine, it allows polygon support, force constrain, is well documented with plenty of examples and provides support with Tiled</w:t>
      </w:r>
      <w:r w:rsidR="0080761A">
        <w:fldChar w:fldCharType="begin"/>
      </w:r>
      <w:r w:rsidR="0080761A">
        <w:instrText xml:space="preserve"> ADDIN EN.CITE &lt;EndNote&gt;&lt;Cite&gt;&lt;Author&gt;Thorbjørn&lt;/Author&gt;&lt;Year&gt;2017&lt;/Year&gt;&lt;IDText&gt;Tiled Map Editor&lt;/IDText&gt;&lt;DisplayText&gt;&lt;style face="superscript"&gt;12&lt;/style&gt;&lt;/DisplayText&gt;&lt;record&gt;&lt;urls&gt;&lt;related-urls&gt;&lt;url&gt;http://www.mapeditor.org/&lt;/url&gt;&lt;/related-urls&gt;&lt;/urls&gt;&lt;titles&gt;&lt;title&gt;Tiled Map Editor&lt;/title&gt;&lt;/titles&gt;&lt;contributors&gt;&lt;authors&gt;&lt;author&gt;Thorbjørn Lindeijer&lt;/author&gt;&lt;/authors&gt;&lt;/contributors&gt;&lt;added-date format="utc"&gt;1513809948&lt;/added-date&gt;&lt;ref-type name="Web Page"&gt;12&lt;/ref-type&gt;&lt;dates&gt;&lt;year&gt;2017&lt;/year&gt;&lt;/dates&gt;&lt;rec-number&gt;52&lt;/rec-number&gt;&lt;last-updated-date format="utc"&gt;1513809948&lt;/last-updated-date&gt;&lt;/record&gt;&lt;/Cite&gt;&lt;/EndNote&gt;</w:instrText>
      </w:r>
      <w:r w:rsidR="0080761A">
        <w:fldChar w:fldCharType="separate"/>
      </w:r>
      <w:r w:rsidR="0080761A" w:rsidRPr="0080761A">
        <w:rPr>
          <w:noProof/>
          <w:vertAlign w:val="superscript"/>
        </w:rPr>
        <w:t>12</w:t>
      </w:r>
      <w:r w:rsidR="0080761A">
        <w:fldChar w:fldCharType="end"/>
      </w:r>
      <w:r w:rsidR="0080761A">
        <w:t xml:space="preserve">, a game map design application. </w:t>
      </w:r>
      <w:r w:rsidR="00380CA9">
        <w:t>This however comes with some unwanted effects that should perhaps have been give more of a consideration before the implementation of the game, the game will get considerably heavier (slower) as the P2 engine requires sufficiently more recourses as it is a full body physics engine</w:t>
      </w:r>
      <w:r w:rsidR="0031029D">
        <w:t xml:space="preserve">, which </w:t>
      </w:r>
      <w:r w:rsidR="00A06952">
        <w:t>means it must do a lot more calculations and collision detections. Additionally a lot of ready functions that aid in object movement towards other objects (accelerateToObject</w:t>
      </w:r>
      <w:r w:rsidR="00267194">
        <w:fldChar w:fldCharType="begin"/>
      </w:r>
      <w:r w:rsidR="00267194">
        <w:instrText xml:space="preserve"> ADDIN EN.CITE &lt;EndNote&gt;&lt;Cite&gt;&lt;Year&gt;2017&lt;/Year&gt;&lt;IDText&gt;Phaser CE Class: Arcade&lt;/IDText&gt;&lt;DisplayText&gt;&lt;style face="superscript"&gt;13&lt;/style&gt;&lt;/DisplayText&gt;&lt;record&gt;&lt;urls&gt;&lt;related-urls&gt;&lt;url&gt;https://photonstorm.github.io/phaser-ce/Phaser.Physics.Arcade.html#accelerateToObject&lt;/url&gt;&lt;/related-urls&gt;&lt;/urls&gt;&lt;titles&gt;&lt;title&gt;Phaser CE Class: Arcade&lt;/title&gt;&lt;/titles&gt;&lt;added-date format="utc"&gt;1513808492&lt;/added-date&gt;&lt;ref-type name="Web Page"&gt;12&lt;/ref-type&gt;&lt;dates&gt;&lt;year&gt;2017&lt;/year&gt;&lt;/dates&gt;&lt;rec-number&gt;50&lt;/rec-number&gt;&lt;last-updated-date format="utc"&gt;1513808492&lt;/last-updated-date&gt;&lt;/record&gt;&lt;/Cite&gt;&lt;/EndNote&gt;</w:instrText>
      </w:r>
      <w:r w:rsidR="00267194">
        <w:fldChar w:fldCharType="separate"/>
      </w:r>
      <w:r w:rsidR="00267194" w:rsidRPr="00267194">
        <w:rPr>
          <w:noProof/>
          <w:vertAlign w:val="superscript"/>
        </w:rPr>
        <w:t>13</w:t>
      </w:r>
      <w:r w:rsidR="00267194">
        <w:fldChar w:fldCharType="end"/>
      </w:r>
      <w:r w:rsidR="00A06952">
        <w:t>, accelrateToPointer</w:t>
      </w:r>
      <w:r w:rsidR="00A06952">
        <w:fldChar w:fldCharType="begin"/>
      </w:r>
      <w:r w:rsidR="00A06952">
        <w:instrText xml:space="preserve"> ADDIN EN.CITE &lt;EndNote&gt;&lt;Cite&gt;&lt;Year&gt;2017&lt;/Year&gt;&lt;IDText&gt;Phaser CE Class: Arcade&lt;/IDText&gt;&lt;DisplayText&gt;&lt;style face="superscript"&gt;13&lt;/style&gt;&lt;/DisplayText&gt;&lt;record&gt;&lt;urls&gt;&lt;related-urls&gt;&lt;url&gt;https://photonstorm.github.io/phaser-ce/Phaser.Physics.Arcade.html#accelerateToObject&lt;/url&gt;&lt;/related-urls&gt;&lt;/urls&gt;&lt;titles&gt;&lt;title&gt;Phaser CE Class: Arcade&lt;/title&gt;&lt;/titles&gt;&lt;added-date format="utc"&gt;1513808492&lt;/added-date&gt;&lt;ref-type name="Web Page"&gt;12&lt;/ref-type&gt;&lt;dates&gt;&lt;year&gt;2017&lt;/year&gt;&lt;/dates&gt;&lt;rec-number&gt;50&lt;/rec-number&gt;&lt;last-updated-date format="utc"&gt;1513808492&lt;/last-updated-date&gt;&lt;/record&gt;&lt;/Cite&gt;&lt;/EndNote&gt;</w:instrText>
      </w:r>
      <w:r w:rsidR="00A06952">
        <w:fldChar w:fldCharType="separate"/>
      </w:r>
      <w:r w:rsidR="00A06952" w:rsidRPr="00A06952">
        <w:rPr>
          <w:noProof/>
          <w:vertAlign w:val="superscript"/>
        </w:rPr>
        <w:t>13</w:t>
      </w:r>
      <w:r w:rsidR="00A06952">
        <w:fldChar w:fldCharType="end"/>
      </w:r>
      <w:r w:rsidR="003932A5">
        <w:t xml:space="preserve"> see </w:t>
      </w:r>
      <w:r w:rsidR="00200193">
        <w:t>appendix</w:t>
      </w:r>
      <w:r w:rsidR="003932A5">
        <w:t xml:space="preserve"> figure 4. for implementation)</w:t>
      </w:r>
      <w:r w:rsidR="00A06952">
        <w:t xml:space="preserve"> and angle calculations</w:t>
      </w:r>
      <w:r w:rsidR="003932A5">
        <w:t xml:space="preserve"> </w:t>
      </w:r>
      <w:r w:rsidR="00A06952">
        <w:t xml:space="preserve">that exist in the arcade engine </w:t>
      </w:r>
      <w:r w:rsidR="003932A5">
        <w:t>must</w:t>
      </w:r>
      <w:r w:rsidR="00A06952">
        <w:t xml:space="preserve"> be implemented manually. This would require a sufficient level of research in physics and mathematics, something that had increased the development time greatly.</w:t>
      </w:r>
      <w:r w:rsidR="003D6F16">
        <w:t xml:space="preserve"> </w:t>
      </w:r>
      <w:r w:rsidR="003932A5">
        <w:t>Furthermore,</w:t>
      </w:r>
      <w:r w:rsidR="003D6F16">
        <w:t xml:space="preserve"> even though the P2 engine offers object rotation, it does not however </w:t>
      </w:r>
      <w:r w:rsidR="00073D56">
        <w:t>offer</w:t>
      </w:r>
      <w:r w:rsidR="003D6F16">
        <w:t xml:space="preserve"> a way to limit or enforce the rotation order, which resulted</w:t>
      </w:r>
      <w:r w:rsidR="0031029D">
        <w:t xml:space="preserve"> as an example,</w:t>
      </w:r>
      <w:r w:rsidR="003D6F16">
        <w:t xml:space="preserve"> in the tank being flipped upside down and moving forward</w:t>
      </w:r>
      <w:r w:rsidR="00073D56">
        <w:t xml:space="preserve"> (see </w:t>
      </w:r>
      <w:r w:rsidR="00200193">
        <w:t>appendix</w:t>
      </w:r>
      <w:r w:rsidR="00073D56">
        <w:t xml:space="preserve"> figure 5. for implementation)</w:t>
      </w:r>
      <w:r w:rsidR="003D6F16">
        <w:t>.</w:t>
      </w:r>
      <w:r w:rsidR="00073D56">
        <w:t xml:space="preserve"> As this had to be implemented manually it has produced some unwanted behaviour</w:t>
      </w:r>
      <w:r w:rsidR="00A06952">
        <w:t xml:space="preserve"> </w:t>
      </w:r>
      <w:r w:rsidR="00073D56">
        <w:t xml:space="preserve">of some tanks looking like they are bouncing and </w:t>
      </w:r>
      <w:r w:rsidR="0031029D">
        <w:t>having a</w:t>
      </w:r>
      <w:r w:rsidR="00073D56">
        <w:t xml:space="preserve"> weird movement behaviour. As the issue begins with the physic engine </w:t>
      </w:r>
      <w:r w:rsidR="00267194">
        <w:t>it would be hard and extremely time consuming to fix this behaviour therefor it was left to be as such.</w:t>
      </w:r>
    </w:p>
    <w:p w:rsidR="00267194" w:rsidRDefault="00267194" w:rsidP="00BD20B5">
      <w:r>
        <w:t xml:space="preserve">Moving to collision handling, the P2 engine </w:t>
      </w:r>
      <w:r w:rsidR="00D704BF">
        <w:t>has two ways of handling collisions, one way would be to set collision call-backs on the sprite’s body and the other one is to create collision groups and specify the action that occurs between each collision group then add the sprite to that group. The second one involves a lot more code but</w:t>
      </w:r>
      <w:r w:rsidR="00D704BF" w:rsidRPr="00D704BF">
        <w:t xml:space="preserve"> </w:t>
      </w:r>
      <w:r w:rsidR="00D704BF">
        <w:t xml:space="preserve">gives greater control over the collision event. In addition, it allows sprites to ignore other sprites in this world, which gives us the overlay effect. As </w:t>
      </w:r>
      <w:r w:rsidR="00D11AF3">
        <w:t xml:space="preserve">in the application </w:t>
      </w:r>
      <w:r w:rsidR="00D11AF3">
        <w:lastRenderedPageBreak/>
        <w:t xml:space="preserve">there is need for objects to overlay each other without necessary </w:t>
      </w:r>
      <w:r w:rsidR="00324749">
        <w:t>colliding,</w:t>
      </w:r>
      <w:r w:rsidR="00852EF0">
        <w:t xml:space="preserve"> </w:t>
      </w:r>
      <w:r w:rsidR="00D11AF3">
        <w:t xml:space="preserve">the second option was chosen. </w:t>
      </w:r>
      <w:r w:rsidR="00B57346">
        <w:t>Unfortunately,</w:t>
      </w:r>
      <w:r w:rsidR="00D11AF3">
        <w:t xml:space="preserve"> as mentioned before the second option involves more code, this could appear a bit </w:t>
      </w:r>
      <w:r w:rsidR="00B57346">
        <w:t>messier</w:t>
      </w:r>
      <w:r w:rsidR="00D11AF3">
        <w:t xml:space="preserve"> as when declaring the actions that should occur when two collision groups collide, both objects will emit the impact event, this means one of the two objects should have an action of do nothing just collide</w:t>
      </w:r>
      <w:r w:rsidR="00E61F26">
        <w:t xml:space="preserve"> otherwise the effect would occur twice</w:t>
      </w:r>
      <w:r w:rsidR="00D11AF3">
        <w:t xml:space="preserve"> (</w:t>
      </w:r>
      <w:r w:rsidR="00200193">
        <w:t>appendix</w:t>
      </w:r>
      <w:r w:rsidR="00D11AF3">
        <w:t xml:space="preserve"> figure 6.).</w:t>
      </w:r>
    </w:p>
    <w:p w:rsidR="00324749" w:rsidRDefault="00324749" w:rsidP="00324749">
      <w:pPr>
        <w:pStyle w:val="Heading3"/>
      </w:pPr>
      <w:bookmarkStart w:id="12" w:name="_Toc501663855"/>
      <w:r>
        <w:t>AI</w:t>
      </w:r>
      <w:bookmarkEnd w:id="12"/>
    </w:p>
    <w:p w:rsidR="0031029D" w:rsidRDefault="00B12FBA" w:rsidP="00324749">
      <w:r>
        <w:t xml:space="preserve">This application utilizes the finite state machine (FSM) to determine the behaviour of the AI. FSM is a computation model that can be in one of a finite state of states at a given time. The FSM model can respond to external inputs </w:t>
      </w:r>
      <w:r w:rsidR="00C06293">
        <w:t>to</w:t>
      </w:r>
      <w:r>
        <w:t xml:space="preserve"> change from one state to another</w:t>
      </w:r>
      <w:r w:rsidR="00F6071A">
        <w:t>. I</w:t>
      </w:r>
      <w:r>
        <w:t>t is defined by its states and the conditions to switch from one state to another.</w:t>
      </w:r>
      <w:r w:rsidR="00A5667B">
        <w:t xml:space="preserve"> However, this posed an interesting </w:t>
      </w:r>
      <w:r w:rsidR="00F6071A">
        <w:t>challenge</w:t>
      </w:r>
      <w:r w:rsidR="00A5667B">
        <w:t xml:space="preserve"> that needed to be resolved before moving on. As mentioned prior to this</w:t>
      </w:r>
      <w:r w:rsidR="00F6071A">
        <w:t>,</w:t>
      </w:r>
      <w:r w:rsidR="00A5667B">
        <w:t xml:space="preserve"> the application implements the ECS as the architectural pattern therefor it would be necessary to have a middleware between the FSM and the entity that would be targeted. The solution for this issue was to create a component that would control the loading and unloading of states from a given entity (see </w:t>
      </w:r>
      <w:r w:rsidR="00200193">
        <w:t>appendix</w:t>
      </w:r>
      <w:r w:rsidR="00A5667B">
        <w:t xml:space="preserve"> figure 7.).</w:t>
      </w:r>
      <w:r w:rsidR="00F6071A">
        <w:t xml:space="preserve"> Additionally to stay true to the single responsibility principle</w:t>
      </w:r>
      <w:r w:rsidR="00762B9F">
        <w:t xml:space="preserve"> that all classes should have only one reason to change</w:t>
      </w:r>
      <w:r w:rsidR="00A1359C">
        <w:fldChar w:fldCharType="begin"/>
      </w:r>
      <w:r w:rsidR="00A1359C">
        <w:instrText xml:space="preserve"> ADDIN EN.CITE &lt;EndNote&gt;&lt;Cite&gt;&lt;Author&gt;Robert&lt;/Author&gt;&lt;IDText&gt;Agile Software Development, Principles, Patterns, and practices&lt;/IDText&gt;&lt;DisplayText&gt;&lt;style face="superscript"&gt;14&lt;/style&gt;&lt;/DisplayText&gt;&lt;record&gt;&lt;isbn&gt;ISBN   978-0135974445&lt;/isbn&gt;&lt;titles&gt;&lt;title&gt;Agile Software Development, Principles, Patterns, and practices&lt;/title&gt;&lt;/titles&gt;&lt;contributors&gt;&lt;authors&gt;&lt;author&gt;Robert Martin&lt;/author&gt;&lt;/authors&gt;&lt;/contributors&gt;&lt;section&gt;95&lt;/section&gt;&lt;added-date format="utc"&gt;1513871729&lt;/added-date&gt;&lt;ref-type name="Book"&gt;6&lt;/ref-type&gt;&lt;rec-number&gt;53&lt;/rec-number&gt;&lt;publisher&gt;Patience Hall&lt;/publisher&gt;&lt;last-updated-date format="utc"&gt;1513872445&lt;/last-updated-date&gt;&lt;/record&gt;&lt;/Cite&gt;&lt;/EndNote&gt;</w:instrText>
      </w:r>
      <w:r w:rsidR="00A1359C">
        <w:fldChar w:fldCharType="separate"/>
      </w:r>
      <w:r w:rsidR="00A1359C" w:rsidRPr="00A1359C">
        <w:rPr>
          <w:noProof/>
          <w:vertAlign w:val="superscript"/>
        </w:rPr>
        <w:t>14</w:t>
      </w:r>
      <w:r w:rsidR="00A1359C">
        <w:fldChar w:fldCharType="end"/>
      </w:r>
      <w:r w:rsidR="00762B9F">
        <w:t xml:space="preserve">, an AI Component was created (see </w:t>
      </w:r>
      <w:r w:rsidR="00200193">
        <w:t>appendix</w:t>
      </w:r>
      <w:r w:rsidR="00762B9F">
        <w:t xml:space="preserve"> figure 8.) to handle the state changing logic. However this AI component violates the open/closed principle, that a class should be open for extension but closed for modification</w:t>
      </w:r>
      <w:r w:rsidR="00762B9F">
        <w:fldChar w:fldCharType="begin"/>
      </w:r>
      <w:r w:rsidR="00762B9F">
        <w:instrText xml:space="preserve"> ADDIN EN.CITE &lt;EndNote&gt;&lt;Cite&gt;&lt;Author&gt;Bertrand&lt;/Author&gt;&lt;Year&gt;1988&lt;/Year&gt;&lt;IDText&gt;Object-Oriented Software Construction&lt;/IDText&gt;&lt;DisplayText&gt;&lt;style face="superscript"&gt;15&lt;/style&gt;&lt;/DisplayText&gt;&lt;record&gt;&lt;isbn&gt;ISBN   0-13-629049-3&lt;/isbn&gt;&lt;titles&gt;&lt;title&gt;Object-Oriented Software Construction&lt;/title&gt;&lt;/titles&gt;&lt;contributors&gt;&lt;authors&gt;&lt;author&gt;Bertrand Meyer&lt;/author&gt;&lt;/authors&gt;&lt;/contributors&gt;&lt;added-date format="utc"&gt;1513872199&lt;/added-date&gt;&lt;ref-type name="Book"&gt;6&lt;/ref-type&gt;&lt;dates&gt;&lt;year&gt;1988&lt;/year&gt;&lt;/dates&gt;&lt;rec-number&gt;54&lt;/rec-number&gt;&lt;publisher&gt;Prentice Hall&lt;/publisher&gt;&lt;last-updated-date format="utc"&gt;1513872374&lt;/last-updated-date&gt;&lt;/record&gt;&lt;/Cite&gt;&lt;/EndNote&gt;</w:instrText>
      </w:r>
      <w:r w:rsidR="00762B9F">
        <w:fldChar w:fldCharType="separate"/>
      </w:r>
      <w:r w:rsidR="00762B9F" w:rsidRPr="00762B9F">
        <w:rPr>
          <w:noProof/>
          <w:vertAlign w:val="superscript"/>
        </w:rPr>
        <w:t>15</w:t>
      </w:r>
      <w:r w:rsidR="00762B9F">
        <w:fldChar w:fldCharType="end"/>
      </w:r>
      <w:r w:rsidR="00762B9F">
        <w:t>,</w:t>
      </w:r>
      <w:r w:rsidR="00A1359C">
        <w:t xml:space="preserve"> perhaps a better alternative would be to allow the AI component to take a “decide function” </w:t>
      </w:r>
      <w:r w:rsidR="0031029D">
        <w:t>,as an example,</w:t>
      </w:r>
      <w:r w:rsidR="00A1359C">
        <w:t xml:space="preserve"> </w:t>
      </w:r>
      <w:r w:rsidR="0031029D">
        <w:t xml:space="preserve">assuming </w:t>
      </w:r>
      <w:r w:rsidR="00A1359C">
        <w:t xml:space="preserve"> this wasn’t about a tank but a helicopter AI the decide function would still run in the component but it would run the passed </w:t>
      </w:r>
      <w:r w:rsidR="0031029D">
        <w:t>function</w:t>
      </w:r>
      <w:r w:rsidR="00A1359C">
        <w:t xml:space="preserve">. In this case it was chosen to be left as such </w:t>
      </w:r>
      <w:r w:rsidR="00F235F0">
        <w:t>as</w:t>
      </w:r>
      <w:r w:rsidR="00A1359C">
        <w:t xml:space="preserve"> there is no plan to allow any other form of AI to exist in this application throughout its lifetime. </w:t>
      </w:r>
      <w:r w:rsidR="00F235F0">
        <w:t>Therefore,</w:t>
      </w:r>
      <w:r w:rsidR="00A1359C">
        <w:t xml:space="preserve"> simplicity was chosen during the development stages of the project</w:t>
      </w:r>
      <w:r w:rsidR="00F235F0">
        <w:t xml:space="preserve"> on the developing stages of the AI component</w:t>
      </w:r>
      <w:r w:rsidR="00A1359C">
        <w:t>.</w:t>
      </w:r>
    </w:p>
    <w:p w:rsidR="0031029D" w:rsidRDefault="0031029D" w:rsidP="0031029D">
      <w:pPr>
        <w:pStyle w:val="Heading4"/>
      </w:pPr>
      <w:r>
        <w:t>AI States</w:t>
      </w:r>
    </w:p>
    <w:p w:rsidR="0055087D" w:rsidRDefault="0031029D" w:rsidP="0031029D">
      <w:r>
        <w:t xml:space="preserve">Moving on to the AI states, the FSM contains five states, Pursing, Seek, Evade, Suicide and Flee. </w:t>
      </w:r>
    </w:p>
    <w:p w:rsidR="0055087D" w:rsidRPr="0055087D" w:rsidRDefault="0055087D" w:rsidP="0031029D">
      <w:r>
        <w:rPr>
          <w:b/>
          <w:i/>
        </w:rPr>
        <w:t xml:space="preserve">Pursing state </w:t>
      </w:r>
      <w:r>
        <w:t>(</w:t>
      </w:r>
      <w:r w:rsidR="00200193">
        <w:t>appendix</w:t>
      </w:r>
      <w:r>
        <w:t xml:space="preserve"> figure 10.): </w:t>
      </w:r>
      <w:r w:rsidR="00845ADB">
        <w:t xml:space="preserve">A Pursuit is the process of following a target aiming to catch it. </w:t>
      </w:r>
      <w:r w:rsidR="00D63BBE">
        <w:t>However,</w:t>
      </w:r>
      <w:r w:rsidR="00845ADB">
        <w:t xml:space="preserve"> this is not something desirable in this application, what is desired it to pursuit a target and </w:t>
      </w:r>
      <w:r w:rsidR="009F65F4">
        <w:t>until is within a range of max range minus a set value that allows for the AI the room to make a prediction on the players next position.</w:t>
      </w:r>
      <w:r w:rsidR="00D63BBE">
        <w:t xml:space="preserve"> The pursuit state will work in a way in the same sense as seek but instead of the player itself it will attempt to seek the players future position. What can be done to achieve this is, we can get the seconds necessary to reach its target by dividing the distance between the two targets and the speed.</w:t>
      </w:r>
      <w:r w:rsidR="001F0155">
        <w:t xml:space="preserve"> Thus, we can get the position in the next second by getting the current sprite position plus the sprite velocity divided by 1000 (Phaser cycle</w:t>
      </w:r>
      <w:r w:rsidR="00C150B1">
        <w:t>, one second</w:t>
      </w:r>
      <w:r w:rsidR="001F0155">
        <w:t>) and multiplied by the seconds necessary to reach the player.  Then the state checks if the position of the player is between the range of the projectile and a difficulty modifier (the greater the difficulty the more precise the aim is) to see if the AI can hit the player.</w:t>
      </w:r>
    </w:p>
    <w:p w:rsidR="0031029D" w:rsidRDefault="0022059A" w:rsidP="0031029D">
      <w:r w:rsidRPr="0055087D">
        <w:rPr>
          <w:b/>
          <w:i/>
        </w:rPr>
        <w:t>Seek state</w:t>
      </w:r>
      <w:r w:rsidR="0055087D">
        <w:t xml:space="preserve"> (</w:t>
      </w:r>
      <w:r w:rsidR="00200193">
        <w:t>appendix</w:t>
      </w:r>
      <w:r w:rsidR="0055087D">
        <w:t xml:space="preserve"> figure 9.):</w:t>
      </w:r>
      <w:r>
        <w:t xml:space="preserve"> </w:t>
      </w:r>
      <w:r w:rsidR="00960049">
        <w:t xml:space="preserve">What this state aims to do is to create a realistic movement pattern, the goal is to have a </w:t>
      </w:r>
      <w:r w:rsidR="00E03769">
        <w:t>velocity</w:t>
      </w:r>
      <w:r w:rsidR="00960049">
        <w:t xml:space="preserve"> that is </w:t>
      </w:r>
      <w:r w:rsidR="00E03769">
        <w:t>limited to a top speed but have a steering force applied to it to ensure the correct movement direction. The direction is extracted by simply substracting the target position and the current position. Phaser provides a function to do that, all physics object body’s have move functions that will update the position of the body by the given amount. Phaser works by updating pixels per second.</w:t>
      </w:r>
      <w:r w:rsidR="00D63BBE">
        <w:t xml:space="preserve"> </w:t>
      </w:r>
    </w:p>
    <w:p w:rsidR="00C150B1" w:rsidRDefault="00C150B1" w:rsidP="0031029D">
      <w:r>
        <w:rPr>
          <w:b/>
          <w:i/>
        </w:rPr>
        <w:t xml:space="preserve">Flee state: </w:t>
      </w:r>
      <w:r>
        <w:t>This state performs the same function as the seek state but instead will move in the opposite direction of the player but still face in the direction of the player. This will give a more “real feel” to the fleeing state as a tank would flee facing its enemy.</w:t>
      </w:r>
    </w:p>
    <w:p w:rsidR="00C150B1" w:rsidRPr="00C150B1" w:rsidRDefault="00C150B1" w:rsidP="0031029D">
      <w:r>
        <w:rPr>
          <w:b/>
          <w:i/>
        </w:rPr>
        <w:lastRenderedPageBreak/>
        <w:t xml:space="preserve">Suicide state </w:t>
      </w:r>
      <w:r>
        <w:t>(</w:t>
      </w:r>
      <w:r w:rsidR="00200193">
        <w:t>appendix</w:t>
      </w:r>
      <w:r>
        <w:t xml:space="preserve"> figure 1</w:t>
      </w:r>
      <w:r w:rsidR="0098737B">
        <w:t>1</w:t>
      </w:r>
      <w:r>
        <w:t>.)</w:t>
      </w:r>
      <w:r>
        <w:rPr>
          <w:b/>
          <w:i/>
        </w:rPr>
        <w:t xml:space="preserve">: </w:t>
      </w:r>
      <w:r>
        <w:t xml:space="preserve">This state will only run if a tank has less than half health and has near allies. What it will do it will move towards the player once close enough it will explode destroying itself and dealing damage to the player.  </w:t>
      </w:r>
      <w:r>
        <w:rPr>
          <w:b/>
          <w:i/>
        </w:rPr>
        <w:t xml:space="preserve"> </w:t>
      </w:r>
    </w:p>
    <w:p w:rsidR="0055087D" w:rsidRDefault="00DF7FAE" w:rsidP="0031029D">
      <w:r>
        <w:rPr>
          <w:b/>
          <w:i/>
        </w:rPr>
        <w:t xml:space="preserve">Evade state </w:t>
      </w:r>
      <w:r>
        <w:t>(</w:t>
      </w:r>
      <w:r w:rsidR="00200193">
        <w:t>appendix</w:t>
      </w:r>
      <w:r>
        <w:t xml:space="preserve"> figure 1</w:t>
      </w:r>
      <w:r w:rsidR="0098737B">
        <w:t>2</w:t>
      </w:r>
      <w:r>
        <w:t>.): This state will run once the player is closer than what the AI’s range of projectile is. What this state will do it will accelerate in the opposite direction in what the player is facing. Then move close to allow the pursing state condition to be true.</w:t>
      </w:r>
    </w:p>
    <w:p w:rsidR="003B4220" w:rsidRDefault="003B4220" w:rsidP="003B4220">
      <w:pPr>
        <w:pStyle w:val="Heading3"/>
      </w:pPr>
      <w:bookmarkStart w:id="13" w:name="_Toc501663856"/>
      <w:r>
        <w:t>Effects</w:t>
      </w:r>
      <w:bookmarkEnd w:id="13"/>
    </w:p>
    <w:p w:rsidR="00356E03" w:rsidRDefault="009D0A0C" w:rsidP="003B4220">
      <w:r>
        <w:t xml:space="preserve">In the following application, </w:t>
      </w:r>
      <w:r w:rsidR="002C4FE8">
        <w:t>there are the</w:t>
      </w:r>
      <w:r w:rsidR="00356E03">
        <w:t xml:space="preserve"> three following effects, particles, sound, animations. Particles where implemented in the collision component </w:t>
      </w:r>
      <w:r w:rsidR="00B454F8">
        <w:t>using the Phaser.Emitter class, this class then allows to call a makeParticle function that allows to pass in what sprite would be used.</w:t>
      </w:r>
    </w:p>
    <w:p w:rsidR="0098737B" w:rsidRDefault="00B454F8" w:rsidP="003B4220">
      <w:r>
        <w:t xml:space="preserve">For the sound effects Phaser provides a function in </w:t>
      </w:r>
      <w:r w:rsidR="00F334D7">
        <w:t>Phaser.Loader</w:t>
      </w:r>
      <w:r>
        <w:t xml:space="preserve"> (Phaser.</w:t>
      </w:r>
      <w:r w:rsidR="00F334D7">
        <w:t>loader</w:t>
      </w:r>
      <w:r>
        <w:t>.add.audio)</w:t>
      </w:r>
      <w:r w:rsidR="00F334D7">
        <w:t xml:space="preserve"> which returns an instance of a Phaser.Sound class, which</w:t>
      </w:r>
      <w:r w:rsidR="0098737B">
        <w:t xml:space="preserve"> in turn</w:t>
      </w:r>
      <w:r w:rsidR="00F334D7">
        <w:t xml:space="preserve"> has functions to start and stop the sound. </w:t>
      </w:r>
      <w:r w:rsidR="0098737B">
        <w:t>The above have been encapsulated within a static class in this application (</w:t>
      </w:r>
      <w:r w:rsidR="00200193">
        <w:t>appendix</w:t>
      </w:r>
      <w:r w:rsidR="0098737B">
        <w:t xml:space="preserve"> figure 13.) to avoid polluting the global Loader object.</w:t>
      </w:r>
    </w:p>
    <w:p w:rsidR="0098737B" w:rsidRDefault="0098737B" w:rsidP="003B4220">
      <w:r>
        <w:t xml:space="preserve">Animation effects have been encapsulated within the Layout component class, this made sense during the implementation phase as the Layout component is responsible for setting the correct frame on the sprite. Perhaps again a better approach would be to create a new Animation component as the layout component violates the </w:t>
      </w:r>
      <w:r w:rsidR="00D545DE">
        <w:t>single responsibility principle</w:t>
      </w:r>
      <w:r w:rsidR="00D545DE">
        <w:fldChar w:fldCharType="begin"/>
      </w:r>
      <w:r w:rsidR="00D545DE">
        <w:instrText xml:space="preserve"> ADDIN EN.CITE &lt;EndNote&gt;&lt;Cite&gt;&lt;Author&gt;Robert&lt;/Author&gt;&lt;IDText&gt;Agile Software Development, Principles, Patterns, and practices&lt;/IDText&gt;&lt;DisplayText&gt;&lt;style face="superscript"&gt;14&lt;/style&gt;&lt;/DisplayText&gt;&lt;record&gt;&lt;isbn&gt;ISBN   978-0135974445&lt;/isbn&gt;&lt;titles&gt;&lt;title&gt;Agile Software Development, Principles, Patterns, and practices&lt;/title&gt;&lt;/titles&gt;&lt;contributors&gt;&lt;authors&gt;&lt;author&gt;Robert Martin&lt;/author&gt;&lt;/authors&gt;&lt;/contributors&gt;&lt;section&gt;95&lt;/section&gt;&lt;added-date format="utc"&gt;1513871729&lt;/added-date&gt;&lt;ref-type name="Book"&gt;6&lt;/ref-type&gt;&lt;rec-number&gt;53&lt;/rec-number&gt;&lt;publisher&gt;Patience Hall&lt;/publisher&gt;&lt;last-updated-date format="utc"&gt;1513872445&lt;/last-updated-date&gt;&lt;/record&gt;&lt;/Cite&gt;&lt;/EndNote&gt;</w:instrText>
      </w:r>
      <w:r w:rsidR="00D545DE">
        <w:fldChar w:fldCharType="separate"/>
      </w:r>
      <w:r w:rsidR="00D545DE" w:rsidRPr="00D545DE">
        <w:rPr>
          <w:noProof/>
          <w:vertAlign w:val="superscript"/>
        </w:rPr>
        <w:t>14</w:t>
      </w:r>
      <w:r w:rsidR="00D545DE">
        <w:fldChar w:fldCharType="end"/>
      </w:r>
      <w:r w:rsidR="00D545DE">
        <w:t>. Even though phaser already provides functions for this, as the application implements the ECS approach, there was however, a need for a bridge between the two. Therefor what it does, is to call the phaser functions within the components exposed functions (</w:t>
      </w:r>
      <w:r w:rsidR="00200193">
        <w:t>appendix</w:t>
      </w:r>
      <w:r w:rsidR="00D545DE">
        <w:t xml:space="preserve"> figure 14.).</w:t>
      </w:r>
    </w:p>
    <w:p w:rsidR="003932A5" w:rsidRDefault="003932A5" w:rsidP="003932A5">
      <w:pPr>
        <w:tabs>
          <w:tab w:val="center" w:pos="4513"/>
        </w:tabs>
        <w:jc w:val="center"/>
      </w:pPr>
    </w:p>
    <w:p w:rsidR="00295EFA" w:rsidRDefault="00295EFA" w:rsidP="00267194">
      <w:pPr>
        <w:tabs>
          <w:tab w:val="center" w:pos="4513"/>
        </w:tabs>
      </w:pPr>
      <w:r w:rsidRPr="003932A5">
        <w:br w:type="page"/>
      </w:r>
    </w:p>
    <w:p w:rsidR="008E1A32" w:rsidRDefault="008E1A32" w:rsidP="008E1A32">
      <w:pPr>
        <w:pStyle w:val="Heading3"/>
      </w:pPr>
      <w:bookmarkStart w:id="14" w:name="_Toc501663857"/>
      <w:r>
        <w:lastRenderedPageBreak/>
        <w:t>Mobile device compatibility</w:t>
      </w:r>
      <w:bookmarkEnd w:id="14"/>
    </w:p>
    <w:p w:rsidR="008E1A32" w:rsidRPr="008E1A32" w:rsidRDefault="008E1A32" w:rsidP="008E1A32">
      <w:r>
        <w:t xml:space="preserve">One of the main advantages and reasons why Phaser was used, is that </w:t>
      </w:r>
      <w:r w:rsidR="00E96D45">
        <w:t>HTML5 &amp; JavaScript games can run on both Desktop and mobile devices. The only differences in code to allow this application to run via a mobile device would be to give the user someway to provide input to the game. The game first checks if it is being run from a desktop by using Phaser’s inbuild class that exposes a Boolean value to determine whether it is a mobile or desktop device. If this is a mobile device, the game will create two buttons at the end of the screen to move the tank in the direction pressed</w:t>
      </w:r>
      <w:r w:rsidR="00F7714D">
        <w:t xml:space="preserve"> (</w:t>
      </w:r>
      <w:r w:rsidR="00DA3AC7">
        <w:t xml:space="preserve">see screen shot </w:t>
      </w:r>
      <w:r w:rsidR="00200193">
        <w:t>appendix</w:t>
      </w:r>
      <w:r w:rsidR="00F7714D">
        <w:t xml:space="preserve"> figure 15.)</w:t>
      </w:r>
      <w:r w:rsidR="00E96D45">
        <w:t>.</w:t>
      </w:r>
      <w:r w:rsidR="00DA3AC7">
        <w:t xml:space="preserve"> To make the tank shoot the game checks if the activePointer is down, this is mobile friendly and will return true if the user is touching the screen.</w:t>
      </w:r>
      <w:r w:rsidR="00E96D45">
        <w:t xml:space="preserve">  </w:t>
      </w:r>
    </w:p>
    <w:p w:rsidR="009733D1" w:rsidRDefault="009733D1" w:rsidP="009733D1">
      <w:pPr>
        <w:pStyle w:val="Heading1"/>
      </w:pPr>
      <w:bookmarkStart w:id="15" w:name="_Toc501663858"/>
      <w:r>
        <w:t>Conclusion</w:t>
      </w:r>
      <w:bookmarkEnd w:id="15"/>
    </w:p>
    <w:p w:rsidR="00200193" w:rsidRDefault="009733D1" w:rsidP="00143A8A">
      <w:r>
        <w:t xml:space="preserve">Even though this application attempted to stay true and </w:t>
      </w:r>
      <w:r w:rsidRPr="009733D1">
        <w:t xml:space="preserve">adhere </w:t>
      </w:r>
      <w:r>
        <w:t>to most good coding principles such as SOLID</w:t>
      </w:r>
      <w:r>
        <w:fldChar w:fldCharType="begin"/>
      </w:r>
      <w:r>
        <w:instrText xml:space="preserve"> ADDIN EN.CITE &lt;EndNote&gt;&lt;Cite&gt;&lt;Author&gt;Martin&lt;/Author&gt;&lt;Year&gt;2013&lt;/Year&gt;&lt;IDText&gt;Getting a SOLID start&lt;/IDText&gt;&lt;DisplayText&gt;&lt;style face="superscript"&gt;16&lt;/style&gt;&lt;/DisplayText&gt;&lt;record&gt;&lt;titles&gt;&lt;title&gt;Getting a SOLID start&lt;/title&gt;&lt;secondary-title&gt;Gotham  Ruby&lt;/secondary-title&gt;&lt;/titles&gt;&lt;contributors&gt;&lt;authors&gt;&lt;author&gt;Martin Robert&lt;/author&gt;&lt;/authors&gt;&lt;/contributors&gt;&lt;added-date format="utc"&gt;1513892209&lt;/added-date&gt;&lt;pub-location&gt;Duke University&lt;/pub-location&gt;&lt;ref-type name="Conference Proceedings"&gt;10&lt;/ref-type&gt;&lt;dates&gt;&lt;year&gt;2013&lt;/year&gt;&lt;/dates&gt;&lt;rec-number&gt;55&lt;/rec-number&gt;&lt;last-updated-date format="utc"&gt;1513892374&lt;/last-updated-date&gt;&lt;/record&gt;&lt;/Cite&gt;&lt;/EndNote&gt;</w:instrText>
      </w:r>
      <w:r>
        <w:fldChar w:fldCharType="separate"/>
      </w:r>
      <w:r w:rsidRPr="009733D1">
        <w:rPr>
          <w:noProof/>
          <w:vertAlign w:val="superscript"/>
        </w:rPr>
        <w:t>16</w:t>
      </w:r>
      <w:r>
        <w:fldChar w:fldCharType="end"/>
      </w:r>
      <w:r w:rsidR="007A0E71">
        <w:t xml:space="preserve"> on some occasions they where disregarded for development speed. Additionally, as discussed on the Physics section, perhaps there should have been a deeper investigation and research regards to what engine to use. Because of the P2 engine being used, a lot of states (FSM States) had to have their scope and functionality reconsidered</w:t>
      </w:r>
      <w:r w:rsidR="0097640C">
        <w:t xml:space="preserve"> greatly</w:t>
      </w:r>
      <w:r w:rsidR="007A0E71">
        <w:t xml:space="preserve"> during development, something which led to increased development time and violations in both the ECS </w:t>
      </w:r>
      <w:r w:rsidR="007A0E71" w:rsidRPr="00143A8A">
        <w:t xml:space="preserve">and the </w:t>
      </w:r>
      <w:r w:rsidR="0097640C" w:rsidRPr="00143A8A">
        <w:t xml:space="preserve">SOLID principles. This was due to the P2 getters and setters on velocity and position, as this could not be affected directly without a great deal of side effects. Furthermore, as the ECS approach was used this prevented the creation of phaser groups, which allow for better management of recourse release and manipulation. Instead the application directly destroys these sprites, a function that allows Phaser to indicate that a sprite is ready for garbage collection, instead of using Phaser suggested method of calling the kill function on a sprite and then respawn it at the location. This approach would allow to limit how many sprites are recreated at each time with greater control thus reducing the number of active objects and avoiding memory leaks. Instead the application follows the manual approach which in addition to the issues mentioned above sometimes can cause Phaser to use a sprite that has not been yet reclaimed by garbage collection but has a null body, which leads to some unexpected behaviour such as sprites not appearing, not calling the </w:t>
      </w:r>
      <w:r w:rsidR="00143A8A" w:rsidRPr="00143A8A">
        <w:t>on-collision</w:t>
      </w:r>
      <w:r w:rsidR="0097640C" w:rsidRPr="00143A8A">
        <w:t xml:space="preserve"> events </w:t>
      </w:r>
      <w:r w:rsidR="00143A8A" w:rsidRPr="00143A8A">
        <w:t>and throwing an error later.</w:t>
      </w:r>
      <w:r w:rsidR="00143A8A">
        <w:t xml:space="preserve"> This was detected at a very late stage in the development and implementing this approach would require a great deal of code refactoring, instead a messier approach was chosen of if statements and try catch blocks, something that increase the length of the code and reduces readability and perhaps still allowing this behaviour to appear.</w:t>
      </w:r>
      <w:r w:rsidR="00DA3AC7">
        <w:t xml:space="preserve"> Finally, the game runs greatly on all devices both desktop and mobile, if the game is launched in chrome. Unfortunately, on Firefox the game suffers performance issues, initial investigation has revealed that this is another issue caused by the great number of collision events fired by the P2 engine.</w:t>
      </w:r>
    </w:p>
    <w:p w:rsidR="00200193" w:rsidRDefault="00200193" w:rsidP="00200193">
      <w:pPr>
        <w:pStyle w:val="Heading1"/>
      </w:pPr>
      <w:bookmarkStart w:id="16" w:name="_Toc501663859"/>
      <w:r>
        <w:t>Run application</w:t>
      </w:r>
      <w:bookmarkEnd w:id="16"/>
    </w:p>
    <w:p w:rsidR="00200193" w:rsidRPr="00200193" w:rsidRDefault="00200193" w:rsidP="00200193">
      <w:r>
        <w:t xml:space="preserve">The application can be launched </w:t>
      </w:r>
      <w:hyperlink r:id="rId11" w:history="1">
        <w:r w:rsidRPr="00200193">
          <w:rPr>
            <w:rStyle w:val="Hyperlink"/>
          </w:rPr>
          <w:t>here</w:t>
        </w:r>
      </w:hyperlink>
      <w:r>
        <w:t xml:space="preserve"> (</w:t>
      </w:r>
      <w:r w:rsidRPr="00200193">
        <w:t>https://harrypi.github.io/CI328WebGame/</w:t>
      </w:r>
      <w:r>
        <w:t>)</w:t>
      </w:r>
    </w:p>
    <w:p w:rsidR="00267194" w:rsidRDefault="00267194" w:rsidP="00143A8A">
      <w:r>
        <w:br w:type="page"/>
      </w:r>
    </w:p>
    <w:p w:rsidR="00AA2E04" w:rsidRDefault="00AA2E04" w:rsidP="0000386D"/>
    <w:p w:rsidR="00AA2E04" w:rsidRDefault="00496206" w:rsidP="00496206">
      <w:pPr>
        <w:pStyle w:val="Heading1"/>
      </w:pPr>
      <w:bookmarkStart w:id="17" w:name="_Toc501663860"/>
      <w:r>
        <w:t>References</w:t>
      </w:r>
      <w:bookmarkEnd w:id="17"/>
    </w:p>
    <w:p w:rsidR="009733D1" w:rsidRPr="009733D1" w:rsidRDefault="00AA2E04" w:rsidP="009733D1">
      <w:pPr>
        <w:pStyle w:val="EndNoteBibliography"/>
        <w:spacing w:after="0"/>
      </w:pPr>
      <w:r>
        <w:fldChar w:fldCharType="begin"/>
      </w:r>
      <w:r>
        <w:instrText xml:space="preserve"> ADDIN EN.REFLIST </w:instrText>
      </w:r>
      <w:r>
        <w:fldChar w:fldCharType="separate"/>
      </w:r>
      <w:r w:rsidR="009733D1" w:rsidRPr="009733D1">
        <w:t>1.</w:t>
      </w:r>
      <w:r w:rsidR="009733D1" w:rsidRPr="009733D1">
        <w:tab/>
        <w:t>Whitehead PJ. Game genres: Shmups. UC Santa Cruiz2007.</w:t>
      </w:r>
    </w:p>
    <w:p w:rsidR="009733D1" w:rsidRPr="009733D1" w:rsidRDefault="009733D1" w:rsidP="009733D1">
      <w:pPr>
        <w:pStyle w:val="EndNoteBibliography"/>
        <w:spacing w:after="0"/>
      </w:pPr>
      <w:r w:rsidRPr="009733D1">
        <w:t>2.</w:t>
      </w:r>
      <w:r w:rsidRPr="009733D1">
        <w:tab/>
        <w:t xml:space="preserve">History of computing: Video games - golden age [Internet].2017 [accessed  Available from: </w:t>
      </w:r>
      <w:hyperlink r:id="rId12" w:history="1">
        <w:r w:rsidRPr="009733D1">
          <w:rPr>
            <w:rStyle w:val="Hyperlink"/>
          </w:rPr>
          <w:t>http://www.thocp.net/software/games/golden_age.htm#MoonPatrol</w:t>
        </w:r>
      </w:hyperlink>
      <w:r w:rsidRPr="009733D1">
        <w:t>.</w:t>
      </w:r>
    </w:p>
    <w:p w:rsidR="009733D1" w:rsidRPr="009733D1" w:rsidRDefault="009733D1" w:rsidP="009733D1">
      <w:pPr>
        <w:pStyle w:val="EndNoteBibliography"/>
        <w:spacing w:after="0"/>
      </w:pPr>
      <w:r w:rsidRPr="009733D1">
        <w:t>3.</w:t>
      </w:r>
      <w:r w:rsidRPr="009733D1">
        <w:tab/>
        <w:t>The leif ericson awards - ign. 2017.</w:t>
      </w:r>
    </w:p>
    <w:p w:rsidR="009733D1" w:rsidRPr="009733D1" w:rsidRDefault="009733D1" w:rsidP="009733D1">
      <w:pPr>
        <w:pStyle w:val="EndNoteBibliography"/>
        <w:spacing w:after="0"/>
      </w:pPr>
      <w:r w:rsidRPr="009733D1">
        <w:t>4.</w:t>
      </w:r>
      <w:r w:rsidRPr="009733D1">
        <w:tab/>
        <w:t xml:space="preserve">Typescript - javascript that scales. [Internet].2017 [accessed  Available from: </w:t>
      </w:r>
      <w:hyperlink r:id="rId13" w:history="1">
        <w:r w:rsidRPr="009733D1">
          <w:rPr>
            <w:rStyle w:val="Hyperlink"/>
          </w:rPr>
          <w:t>https://www.typescriptlang.org/</w:t>
        </w:r>
      </w:hyperlink>
      <w:r w:rsidRPr="009733D1">
        <w:t>.</w:t>
      </w:r>
    </w:p>
    <w:p w:rsidR="009733D1" w:rsidRPr="009733D1" w:rsidRDefault="009733D1" w:rsidP="009733D1">
      <w:pPr>
        <w:pStyle w:val="EndNoteBibliography"/>
        <w:spacing w:after="0"/>
      </w:pPr>
      <w:r w:rsidRPr="009733D1">
        <w:t>5.</w:t>
      </w:r>
      <w:r w:rsidRPr="009733D1">
        <w:tab/>
        <w:t xml:space="preserve">Type inference â· typescript [Internet].2017 [accessed  Available from: </w:t>
      </w:r>
      <w:hyperlink r:id="rId14" w:history="1">
        <w:r w:rsidRPr="009733D1">
          <w:rPr>
            <w:rStyle w:val="Hyperlink"/>
          </w:rPr>
          <w:t>https://www.typescriptlang.org/docs/handbook/type-inference.html</w:t>
        </w:r>
      </w:hyperlink>
      <w:r w:rsidRPr="009733D1">
        <w:t>.</w:t>
      </w:r>
    </w:p>
    <w:p w:rsidR="009733D1" w:rsidRPr="009733D1" w:rsidRDefault="009733D1" w:rsidP="009733D1">
      <w:pPr>
        <w:pStyle w:val="EndNoteBibliography"/>
        <w:spacing w:after="0"/>
      </w:pPr>
      <w:r w:rsidRPr="009733D1">
        <w:t>6.</w:t>
      </w:r>
      <w:r w:rsidRPr="009733D1">
        <w:tab/>
        <w:t xml:space="preserve">Hejlsberg A. 3.11.7 type inference [Internet]. </w:t>
      </w:r>
      <w:hyperlink r:id="rId15" w:history="1">
        <w:r w:rsidRPr="009733D1">
          <w:rPr>
            <w:rStyle w:val="Hyperlink"/>
          </w:rPr>
          <w:t>https://github.com/:2012</w:t>
        </w:r>
      </w:hyperlink>
      <w:r w:rsidRPr="009733D1">
        <w:t xml:space="preserve"> [accessed  2017 20 December].</w:t>
      </w:r>
    </w:p>
    <w:p w:rsidR="009733D1" w:rsidRPr="009733D1" w:rsidRDefault="009733D1" w:rsidP="009733D1">
      <w:pPr>
        <w:pStyle w:val="EndNoteBibliography"/>
        <w:spacing w:after="0"/>
      </w:pPr>
      <w:r w:rsidRPr="009733D1">
        <w:t>7.</w:t>
      </w:r>
      <w:r w:rsidRPr="009733D1">
        <w:tab/>
        <w:t xml:space="preserve">What is typescript and why would i use it in place of javascript? [Internet].2017 [accessed  Available from: </w:t>
      </w:r>
      <w:hyperlink r:id="rId16" w:history="1">
        <w:r w:rsidRPr="009733D1">
          <w:rPr>
            <w:rStyle w:val="Hyperlink"/>
          </w:rPr>
          <w:t>https://stackoverflow.com/questions/12694530/what-is-typescript-and-why-would-i-use-it-in-place-of-javascript/35048303</w:t>
        </w:r>
      </w:hyperlink>
      <w:r w:rsidRPr="009733D1">
        <w:t>.</w:t>
      </w:r>
    </w:p>
    <w:p w:rsidR="009733D1" w:rsidRPr="009733D1" w:rsidRDefault="009733D1" w:rsidP="009733D1">
      <w:pPr>
        <w:pStyle w:val="EndNoteBibliography"/>
        <w:spacing w:after="0"/>
      </w:pPr>
      <w:r w:rsidRPr="009733D1">
        <w:t>8.</w:t>
      </w:r>
      <w:r w:rsidRPr="009733D1">
        <w:tab/>
        <w:t xml:space="preserve">Documentation [Internet].2017 [accessed  Available from: </w:t>
      </w:r>
      <w:hyperlink r:id="rId17" w:history="1">
        <w:r w:rsidRPr="009733D1">
          <w:rPr>
            <w:rStyle w:val="Hyperlink"/>
          </w:rPr>
          <w:t>https://stackoverflow.com/documentation</w:t>
        </w:r>
      </w:hyperlink>
      <w:r w:rsidRPr="009733D1">
        <w:t>.</w:t>
      </w:r>
    </w:p>
    <w:p w:rsidR="009733D1" w:rsidRPr="009733D1" w:rsidRDefault="009733D1" w:rsidP="009733D1">
      <w:pPr>
        <w:pStyle w:val="EndNoteBibliography"/>
        <w:spacing w:after="0"/>
      </w:pPr>
      <w:r w:rsidRPr="009733D1">
        <w:t>9.</w:t>
      </w:r>
      <w:r w:rsidRPr="009733D1">
        <w:tab/>
        <w:t>Baishakhi Ray DP, Premkumar Devanbu, Vladimir Filkov. A large-scale study of programming languages and code quality in github. 2017.</w:t>
      </w:r>
    </w:p>
    <w:p w:rsidR="009733D1" w:rsidRPr="009733D1" w:rsidRDefault="009733D1" w:rsidP="009733D1">
      <w:pPr>
        <w:pStyle w:val="EndNoteBibliography"/>
        <w:spacing w:after="0"/>
      </w:pPr>
      <w:r w:rsidRPr="009733D1">
        <w:t>10.</w:t>
      </w:r>
      <w:r w:rsidRPr="009733D1">
        <w:tab/>
        <w:t>Knoernschild K. Java design: Objects, uml, and process  : 1.1.5 composite reuse principle (crp). Addison-Wesley Inc; 2002.</w:t>
      </w:r>
    </w:p>
    <w:p w:rsidR="009733D1" w:rsidRPr="009733D1" w:rsidRDefault="009733D1" w:rsidP="009733D1">
      <w:pPr>
        <w:pStyle w:val="EndNoteBibliography"/>
        <w:spacing w:after="0"/>
      </w:pPr>
      <w:r w:rsidRPr="009733D1">
        <w:t>11.</w:t>
      </w:r>
      <w:r w:rsidRPr="009733D1">
        <w:tab/>
        <w:t>Leonid M, Emil S. A study of the fragile base class problem1998.</w:t>
      </w:r>
    </w:p>
    <w:p w:rsidR="009733D1" w:rsidRPr="009733D1" w:rsidRDefault="009733D1" w:rsidP="009733D1">
      <w:pPr>
        <w:pStyle w:val="EndNoteBibliography"/>
        <w:spacing w:after="0"/>
      </w:pPr>
      <w:r w:rsidRPr="009733D1">
        <w:t>12.</w:t>
      </w:r>
      <w:r w:rsidRPr="009733D1">
        <w:tab/>
        <w:t xml:space="preserve">Lindeijer T. Tiled map editor [Internet].2017 [accessed  Available from: </w:t>
      </w:r>
      <w:hyperlink r:id="rId18" w:history="1">
        <w:r w:rsidRPr="009733D1">
          <w:rPr>
            <w:rStyle w:val="Hyperlink"/>
          </w:rPr>
          <w:t>http://www.mapeditor.org/</w:t>
        </w:r>
      </w:hyperlink>
      <w:r w:rsidRPr="009733D1">
        <w:t>.</w:t>
      </w:r>
    </w:p>
    <w:p w:rsidR="009733D1" w:rsidRPr="009733D1" w:rsidRDefault="009733D1" w:rsidP="009733D1">
      <w:pPr>
        <w:pStyle w:val="EndNoteBibliography"/>
        <w:spacing w:after="0"/>
      </w:pPr>
      <w:r w:rsidRPr="009733D1">
        <w:t>13.</w:t>
      </w:r>
      <w:r w:rsidRPr="009733D1">
        <w:tab/>
        <w:t xml:space="preserve">Phaser ce class: Arcade [Internet].2017 [accessed  Available from: </w:t>
      </w:r>
      <w:hyperlink r:id="rId19" w:history="1">
        <w:r w:rsidRPr="009733D1">
          <w:rPr>
            <w:rStyle w:val="Hyperlink"/>
          </w:rPr>
          <w:t>https://photonstorm.github.io/phaser-ce/Phaser.Physics.Arcade.html#accelerateToObject</w:t>
        </w:r>
      </w:hyperlink>
      <w:r w:rsidRPr="009733D1">
        <w:t>.</w:t>
      </w:r>
    </w:p>
    <w:p w:rsidR="009733D1" w:rsidRPr="009733D1" w:rsidRDefault="009733D1" w:rsidP="009733D1">
      <w:pPr>
        <w:pStyle w:val="EndNoteBibliography"/>
        <w:spacing w:after="0"/>
      </w:pPr>
      <w:r w:rsidRPr="009733D1">
        <w:t>14.</w:t>
      </w:r>
      <w:r w:rsidRPr="009733D1">
        <w:tab/>
        <w:t>Martin R. Agile software development, principles, patterns, and practices: Patience Hall.</w:t>
      </w:r>
    </w:p>
    <w:p w:rsidR="009733D1" w:rsidRPr="009733D1" w:rsidRDefault="009733D1" w:rsidP="009733D1">
      <w:pPr>
        <w:pStyle w:val="EndNoteBibliography"/>
        <w:spacing w:after="0"/>
      </w:pPr>
      <w:r w:rsidRPr="009733D1">
        <w:t>15.</w:t>
      </w:r>
      <w:r w:rsidRPr="009733D1">
        <w:tab/>
        <w:t>Meyer B. Object-oriented software construction: Prentice Hall; 1988.</w:t>
      </w:r>
    </w:p>
    <w:p w:rsidR="009733D1" w:rsidRPr="009733D1" w:rsidRDefault="009733D1" w:rsidP="009733D1">
      <w:pPr>
        <w:pStyle w:val="EndNoteBibliography"/>
      </w:pPr>
      <w:r w:rsidRPr="009733D1">
        <w:t>16.</w:t>
      </w:r>
      <w:r w:rsidRPr="009733D1">
        <w:tab/>
        <w:t>Getting a solid start. Gotham  Ruby; 2013; Duke University.</w:t>
      </w:r>
    </w:p>
    <w:p w:rsidR="00BE6C7F" w:rsidRPr="00200193" w:rsidRDefault="00AA2E04" w:rsidP="00200193">
      <w:pPr>
        <w:pStyle w:val="Heading1"/>
      </w:pPr>
      <w:r>
        <w:fldChar w:fldCharType="end"/>
      </w:r>
    </w:p>
    <w:p w:rsidR="00BE6C7F" w:rsidRDefault="00BE6C7F">
      <w:pPr>
        <w:rPr>
          <w:rFonts w:asciiTheme="majorHAnsi" w:eastAsiaTheme="majorEastAsia" w:hAnsiTheme="majorHAnsi" w:cstheme="majorBidi"/>
          <w:color w:val="2F5496" w:themeColor="accent1" w:themeShade="BF"/>
          <w:sz w:val="32"/>
          <w:szCs w:val="32"/>
        </w:rPr>
      </w:pPr>
      <w:r>
        <w:br w:type="page"/>
      </w:r>
    </w:p>
    <w:p w:rsidR="00BE6C7F" w:rsidRDefault="00BE6C7F" w:rsidP="00496206">
      <w:pPr>
        <w:pStyle w:val="Heading1"/>
      </w:pPr>
    </w:p>
    <w:p w:rsidR="0000386D" w:rsidRDefault="00200193" w:rsidP="00496206">
      <w:pPr>
        <w:pStyle w:val="Heading1"/>
      </w:pPr>
      <w:bookmarkStart w:id="18" w:name="_Toc501663861"/>
      <w:r>
        <w:t>Appendix</w:t>
      </w:r>
      <w:bookmarkEnd w:id="18"/>
    </w:p>
    <w:p w:rsidR="00AB76FF" w:rsidRDefault="00AB76FF" w:rsidP="00AB76FF">
      <w:pPr>
        <w:keepNext/>
      </w:pPr>
      <w:r w:rsidRPr="00AB76FF">
        <w:rPr>
          <w:noProof/>
        </w:rPr>
        <w:drawing>
          <wp:inline distT="0" distB="0" distL="0" distR="0" wp14:anchorId="7FB11C5D" wp14:editId="648BCFB3">
            <wp:extent cx="5731510" cy="524319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5243195"/>
                    </a:xfrm>
                    <a:prstGeom prst="rect">
                      <a:avLst/>
                    </a:prstGeom>
                  </pic:spPr>
                </pic:pic>
              </a:graphicData>
            </a:graphic>
          </wp:inline>
        </w:drawing>
      </w:r>
    </w:p>
    <w:p w:rsidR="00496206" w:rsidRPr="00496206" w:rsidRDefault="00AB76FF" w:rsidP="00AB76FF">
      <w:pPr>
        <w:pStyle w:val="Caption"/>
      </w:pPr>
      <w:r>
        <w:t xml:space="preserve">Figure </w:t>
      </w:r>
      <w:r>
        <w:fldChar w:fldCharType="begin"/>
      </w:r>
      <w:r>
        <w:instrText xml:space="preserve"> SEQ Figure \* ARABIC </w:instrText>
      </w:r>
      <w:r>
        <w:fldChar w:fldCharType="separate"/>
      </w:r>
      <w:r w:rsidR="00F7714D">
        <w:rPr>
          <w:noProof/>
        </w:rPr>
        <w:t>1</w:t>
      </w:r>
      <w:r>
        <w:fldChar w:fldCharType="end"/>
      </w:r>
      <w:r>
        <w:t>. Tank selection Screen</w:t>
      </w:r>
    </w:p>
    <w:p w:rsidR="00761F61" w:rsidRDefault="00761F61" w:rsidP="00761F61">
      <w:pPr>
        <w:keepNext/>
      </w:pPr>
      <w:r>
        <w:rPr>
          <w:noProof/>
        </w:rPr>
        <w:lastRenderedPageBreak/>
        <w:drawing>
          <wp:inline distT="0" distB="0" distL="0" distR="0" wp14:anchorId="68B8EF60" wp14:editId="5E7B55BB">
            <wp:extent cx="5731510" cy="257175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1510" cy="2571750"/>
                    </a:xfrm>
                    <a:prstGeom prst="rect">
                      <a:avLst/>
                    </a:prstGeom>
                  </pic:spPr>
                </pic:pic>
              </a:graphicData>
            </a:graphic>
          </wp:inline>
        </w:drawing>
      </w:r>
    </w:p>
    <w:p w:rsidR="00496206" w:rsidRDefault="00761F61" w:rsidP="00761F61">
      <w:pPr>
        <w:pStyle w:val="Caption"/>
      </w:pPr>
      <w:r>
        <w:t xml:space="preserve">Figure </w:t>
      </w:r>
      <w:r>
        <w:fldChar w:fldCharType="begin"/>
      </w:r>
      <w:r>
        <w:instrText xml:space="preserve"> SEQ Figure \* ARABIC </w:instrText>
      </w:r>
      <w:r>
        <w:fldChar w:fldCharType="separate"/>
      </w:r>
      <w:r w:rsidR="00F7714D">
        <w:rPr>
          <w:noProof/>
        </w:rPr>
        <w:t>2</w:t>
      </w:r>
      <w:r>
        <w:fldChar w:fldCharType="end"/>
      </w:r>
      <w:r>
        <w:t>. Code snippet of adding components to an entity</w:t>
      </w:r>
    </w:p>
    <w:p w:rsidR="00A344FF" w:rsidRDefault="00A344FF" w:rsidP="00A344FF">
      <w:pPr>
        <w:keepNext/>
      </w:pPr>
      <w:r>
        <w:rPr>
          <w:noProof/>
        </w:rPr>
        <w:drawing>
          <wp:inline distT="0" distB="0" distL="0" distR="0" wp14:anchorId="1AD7F94B" wp14:editId="0E824017">
            <wp:extent cx="4791075" cy="9144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791075" cy="914400"/>
                    </a:xfrm>
                    <a:prstGeom prst="rect">
                      <a:avLst/>
                    </a:prstGeom>
                  </pic:spPr>
                </pic:pic>
              </a:graphicData>
            </a:graphic>
          </wp:inline>
        </w:drawing>
      </w:r>
    </w:p>
    <w:p w:rsidR="00A344FF" w:rsidRDefault="00A344FF" w:rsidP="00A344FF">
      <w:pPr>
        <w:pStyle w:val="Caption"/>
      </w:pPr>
      <w:r>
        <w:t xml:space="preserve">Figure </w:t>
      </w:r>
      <w:r>
        <w:fldChar w:fldCharType="begin"/>
      </w:r>
      <w:r>
        <w:instrText xml:space="preserve"> SEQ Figure \* ARABIC </w:instrText>
      </w:r>
      <w:r>
        <w:fldChar w:fldCharType="separate"/>
      </w:r>
      <w:r w:rsidR="00F7714D">
        <w:rPr>
          <w:noProof/>
        </w:rPr>
        <w:t>3</w:t>
      </w:r>
      <w:r>
        <w:fldChar w:fldCharType="end"/>
      </w:r>
      <w:r>
        <w:t>. Entities update function gets all components and calls their update function</w:t>
      </w:r>
    </w:p>
    <w:p w:rsidR="003D6F16" w:rsidRDefault="003D6F16" w:rsidP="003D6F16">
      <w:pPr>
        <w:keepNext/>
      </w:pPr>
    </w:p>
    <w:p w:rsidR="003932A5" w:rsidRDefault="003932A5" w:rsidP="003932A5">
      <w:pPr>
        <w:keepNext/>
      </w:pPr>
      <w:r>
        <w:rPr>
          <w:noProof/>
        </w:rPr>
        <w:drawing>
          <wp:inline distT="0" distB="0" distL="0" distR="0" wp14:anchorId="07A0364B" wp14:editId="3430CF9C">
            <wp:extent cx="6253351" cy="68103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259743" cy="6817336"/>
                    </a:xfrm>
                    <a:prstGeom prst="rect">
                      <a:avLst/>
                    </a:prstGeom>
                  </pic:spPr>
                </pic:pic>
              </a:graphicData>
            </a:graphic>
          </wp:inline>
        </w:drawing>
      </w:r>
    </w:p>
    <w:p w:rsidR="003932A5" w:rsidRDefault="003932A5" w:rsidP="003932A5">
      <w:pPr>
        <w:pStyle w:val="Caption"/>
      </w:pPr>
      <w:r>
        <w:t xml:space="preserve">Figure </w:t>
      </w:r>
      <w:r>
        <w:fldChar w:fldCharType="begin"/>
      </w:r>
      <w:r>
        <w:instrText xml:space="preserve"> SEQ Figure \* ARABIC </w:instrText>
      </w:r>
      <w:r>
        <w:fldChar w:fldCharType="separate"/>
      </w:r>
      <w:r w:rsidR="00F7714D">
        <w:rPr>
          <w:noProof/>
        </w:rPr>
        <w:t>4</w:t>
      </w:r>
      <w:r>
        <w:fldChar w:fldCharType="end"/>
      </w:r>
      <w:r w:rsidRPr="00616AA9">
        <w:t>. Code snippet of how a bullet detects if it is a mouse click thus accelerating to pointer or accelerating towards an object (tank)</w:t>
      </w:r>
    </w:p>
    <w:p w:rsidR="00073D56" w:rsidRDefault="00073D56" w:rsidP="00073D56">
      <w:pPr>
        <w:keepNext/>
      </w:pPr>
      <w:r>
        <w:rPr>
          <w:noProof/>
        </w:rPr>
        <w:lastRenderedPageBreak/>
        <w:drawing>
          <wp:inline distT="0" distB="0" distL="0" distR="0" wp14:anchorId="455FC583" wp14:editId="3BB67E0B">
            <wp:extent cx="6089015" cy="1381125"/>
            <wp:effectExtent l="0" t="0" r="69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10428" cy="1385982"/>
                    </a:xfrm>
                    <a:prstGeom prst="rect">
                      <a:avLst/>
                    </a:prstGeom>
                  </pic:spPr>
                </pic:pic>
              </a:graphicData>
            </a:graphic>
          </wp:inline>
        </w:drawing>
      </w:r>
    </w:p>
    <w:p w:rsidR="00073D56" w:rsidRDefault="00073D56" w:rsidP="00073D56">
      <w:pPr>
        <w:pStyle w:val="Caption"/>
      </w:pPr>
      <w:r>
        <w:t xml:space="preserve">Figure </w:t>
      </w:r>
      <w:r>
        <w:fldChar w:fldCharType="begin"/>
      </w:r>
      <w:r>
        <w:instrText xml:space="preserve"> SEQ Figure \* ARABIC </w:instrText>
      </w:r>
      <w:r>
        <w:fldChar w:fldCharType="separate"/>
      </w:r>
      <w:r w:rsidR="00F7714D">
        <w:rPr>
          <w:noProof/>
        </w:rPr>
        <w:t>5</w:t>
      </w:r>
      <w:r>
        <w:fldChar w:fldCharType="end"/>
      </w:r>
      <w:r>
        <w:t>. Keep the tank rotation at the correct angle code snippet</w:t>
      </w:r>
    </w:p>
    <w:p w:rsidR="00D11AF3" w:rsidRDefault="00D11AF3" w:rsidP="00D11AF3">
      <w:pPr>
        <w:keepNext/>
      </w:pPr>
      <w:r>
        <w:rPr>
          <w:noProof/>
        </w:rPr>
        <w:drawing>
          <wp:inline distT="0" distB="0" distL="0" distR="0" wp14:anchorId="7871672E" wp14:editId="5B6D9EE7">
            <wp:extent cx="5731510" cy="177673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1776730"/>
                    </a:xfrm>
                    <a:prstGeom prst="rect">
                      <a:avLst/>
                    </a:prstGeom>
                  </pic:spPr>
                </pic:pic>
              </a:graphicData>
            </a:graphic>
          </wp:inline>
        </w:drawing>
      </w:r>
    </w:p>
    <w:p w:rsidR="00D11AF3" w:rsidRDefault="00D11AF3" w:rsidP="00D11AF3">
      <w:pPr>
        <w:pStyle w:val="Caption"/>
      </w:pPr>
      <w:r>
        <w:t xml:space="preserve">Figure </w:t>
      </w:r>
      <w:r>
        <w:fldChar w:fldCharType="begin"/>
      </w:r>
      <w:r>
        <w:instrText xml:space="preserve"> SEQ Figure \* ARABIC </w:instrText>
      </w:r>
      <w:r>
        <w:fldChar w:fldCharType="separate"/>
      </w:r>
      <w:r w:rsidR="00F7714D">
        <w:rPr>
          <w:noProof/>
        </w:rPr>
        <w:t>6</w:t>
      </w:r>
      <w:r>
        <w:fldChar w:fldCharType="end"/>
      </w:r>
      <w:r>
        <w:t>. Action nothing when colliding</w:t>
      </w:r>
    </w:p>
    <w:p w:rsidR="00A5667B" w:rsidRDefault="00A5667B" w:rsidP="00A5667B">
      <w:pPr>
        <w:keepNext/>
      </w:pPr>
      <w:r>
        <w:rPr>
          <w:noProof/>
        </w:rPr>
        <w:drawing>
          <wp:inline distT="0" distB="0" distL="0" distR="0" wp14:anchorId="721D47B9" wp14:editId="5AF8867D">
            <wp:extent cx="4772025" cy="44481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772025" cy="4448175"/>
                    </a:xfrm>
                    <a:prstGeom prst="rect">
                      <a:avLst/>
                    </a:prstGeom>
                  </pic:spPr>
                </pic:pic>
              </a:graphicData>
            </a:graphic>
          </wp:inline>
        </w:drawing>
      </w:r>
    </w:p>
    <w:p w:rsidR="00A5667B" w:rsidRDefault="00A5667B" w:rsidP="00A5667B">
      <w:pPr>
        <w:pStyle w:val="Caption"/>
      </w:pPr>
      <w:r>
        <w:t xml:space="preserve">Figure </w:t>
      </w:r>
      <w:r>
        <w:fldChar w:fldCharType="begin"/>
      </w:r>
      <w:r>
        <w:instrText xml:space="preserve"> SEQ Figure \* ARABIC </w:instrText>
      </w:r>
      <w:r>
        <w:fldChar w:fldCharType="separate"/>
      </w:r>
      <w:r w:rsidR="00F7714D">
        <w:rPr>
          <w:noProof/>
        </w:rPr>
        <w:t>7</w:t>
      </w:r>
      <w:r>
        <w:fldChar w:fldCharType="end"/>
      </w:r>
      <w:r>
        <w:t>. Middleware between ECS and FSM</w:t>
      </w:r>
    </w:p>
    <w:p w:rsidR="00F6071A" w:rsidRDefault="00F6071A" w:rsidP="00F6071A">
      <w:pPr>
        <w:keepNext/>
      </w:pPr>
      <w:r>
        <w:rPr>
          <w:noProof/>
        </w:rPr>
        <w:lastRenderedPageBreak/>
        <w:drawing>
          <wp:inline distT="0" distB="0" distL="0" distR="0" wp14:anchorId="1961EB14" wp14:editId="08646727">
            <wp:extent cx="6055229" cy="5962650"/>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057933" cy="5965313"/>
                    </a:xfrm>
                    <a:prstGeom prst="rect">
                      <a:avLst/>
                    </a:prstGeom>
                  </pic:spPr>
                </pic:pic>
              </a:graphicData>
            </a:graphic>
          </wp:inline>
        </w:drawing>
      </w:r>
    </w:p>
    <w:p w:rsidR="00F6071A" w:rsidRDefault="00F6071A" w:rsidP="00F6071A">
      <w:pPr>
        <w:pStyle w:val="Caption"/>
      </w:pPr>
      <w:r>
        <w:t xml:space="preserve">Figure </w:t>
      </w:r>
      <w:r>
        <w:fldChar w:fldCharType="begin"/>
      </w:r>
      <w:r>
        <w:instrText xml:space="preserve"> SEQ Figure \* ARABIC </w:instrText>
      </w:r>
      <w:r>
        <w:fldChar w:fldCharType="separate"/>
      </w:r>
      <w:r w:rsidR="00F7714D">
        <w:rPr>
          <w:noProof/>
        </w:rPr>
        <w:t>8</w:t>
      </w:r>
      <w:r>
        <w:fldChar w:fldCharType="end"/>
      </w:r>
      <w:r>
        <w:t>. AI component and state changes</w:t>
      </w:r>
    </w:p>
    <w:p w:rsidR="0022059A" w:rsidRDefault="0022059A" w:rsidP="0022059A">
      <w:pPr>
        <w:keepNext/>
      </w:pPr>
      <w:r>
        <w:rPr>
          <w:noProof/>
        </w:rPr>
        <w:lastRenderedPageBreak/>
        <w:drawing>
          <wp:inline distT="0" distB="0" distL="0" distR="0" wp14:anchorId="3571D37E" wp14:editId="721CB0C6">
            <wp:extent cx="5731510" cy="3059430"/>
            <wp:effectExtent l="0" t="0" r="254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3059430"/>
                    </a:xfrm>
                    <a:prstGeom prst="rect">
                      <a:avLst/>
                    </a:prstGeom>
                  </pic:spPr>
                </pic:pic>
              </a:graphicData>
            </a:graphic>
          </wp:inline>
        </w:drawing>
      </w:r>
    </w:p>
    <w:p w:rsidR="0022059A" w:rsidRDefault="0022059A" w:rsidP="0022059A">
      <w:pPr>
        <w:pStyle w:val="Caption"/>
      </w:pPr>
      <w:r>
        <w:t xml:space="preserve">Figure </w:t>
      </w:r>
      <w:r>
        <w:fldChar w:fldCharType="begin"/>
      </w:r>
      <w:r>
        <w:instrText xml:space="preserve"> SEQ Figure \* ARABIC </w:instrText>
      </w:r>
      <w:r>
        <w:fldChar w:fldCharType="separate"/>
      </w:r>
      <w:r w:rsidR="00F7714D">
        <w:rPr>
          <w:noProof/>
        </w:rPr>
        <w:t>9</w:t>
      </w:r>
      <w:r>
        <w:fldChar w:fldCharType="end"/>
      </w:r>
      <w:r>
        <w:t>. Implementation of seek state</w:t>
      </w:r>
    </w:p>
    <w:p w:rsidR="00845ADB" w:rsidRDefault="00845ADB" w:rsidP="00845ADB">
      <w:pPr>
        <w:keepNext/>
      </w:pPr>
      <w:r>
        <w:rPr>
          <w:noProof/>
        </w:rPr>
        <w:drawing>
          <wp:inline distT="0" distB="0" distL="0" distR="0" wp14:anchorId="7D183DEB" wp14:editId="320CCEB6">
            <wp:extent cx="5731510" cy="4187190"/>
            <wp:effectExtent l="0" t="0" r="254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1510" cy="4187190"/>
                    </a:xfrm>
                    <a:prstGeom prst="rect">
                      <a:avLst/>
                    </a:prstGeom>
                  </pic:spPr>
                </pic:pic>
              </a:graphicData>
            </a:graphic>
          </wp:inline>
        </w:drawing>
      </w:r>
    </w:p>
    <w:p w:rsidR="00845ADB" w:rsidRDefault="00845ADB" w:rsidP="00845ADB">
      <w:pPr>
        <w:pStyle w:val="Caption"/>
      </w:pPr>
      <w:r>
        <w:t xml:space="preserve">Figure </w:t>
      </w:r>
      <w:r>
        <w:fldChar w:fldCharType="begin"/>
      </w:r>
      <w:r>
        <w:instrText xml:space="preserve"> SEQ Figure \* ARABIC </w:instrText>
      </w:r>
      <w:r>
        <w:fldChar w:fldCharType="separate"/>
      </w:r>
      <w:r w:rsidR="00F7714D">
        <w:rPr>
          <w:noProof/>
        </w:rPr>
        <w:t>10</w:t>
      </w:r>
      <w:r>
        <w:fldChar w:fldCharType="end"/>
      </w:r>
      <w:r>
        <w:t>. Pursing state code implementation.</w:t>
      </w:r>
    </w:p>
    <w:p w:rsidR="00C150B1" w:rsidRDefault="00C150B1" w:rsidP="00C150B1">
      <w:pPr>
        <w:keepNext/>
      </w:pPr>
      <w:r>
        <w:rPr>
          <w:noProof/>
        </w:rPr>
        <w:lastRenderedPageBreak/>
        <w:drawing>
          <wp:inline distT="0" distB="0" distL="0" distR="0" wp14:anchorId="28268F86" wp14:editId="3C7FA5E8">
            <wp:extent cx="5731510" cy="3212465"/>
            <wp:effectExtent l="0" t="0" r="254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3212465"/>
                    </a:xfrm>
                    <a:prstGeom prst="rect">
                      <a:avLst/>
                    </a:prstGeom>
                  </pic:spPr>
                </pic:pic>
              </a:graphicData>
            </a:graphic>
          </wp:inline>
        </w:drawing>
      </w:r>
    </w:p>
    <w:p w:rsidR="00C150B1" w:rsidRDefault="00C150B1" w:rsidP="00C150B1">
      <w:pPr>
        <w:pStyle w:val="Caption"/>
      </w:pPr>
      <w:r>
        <w:t xml:space="preserve">Figure </w:t>
      </w:r>
      <w:r>
        <w:fldChar w:fldCharType="begin"/>
      </w:r>
      <w:r>
        <w:instrText xml:space="preserve"> SEQ Figure \* ARABIC </w:instrText>
      </w:r>
      <w:r>
        <w:fldChar w:fldCharType="separate"/>
      </w:r>
      <w:r w:rsidR="00F7714D">
        <w:rPr>
          <w:noProof/>
        </w:rPr>
        <w:t>11</w:t>
      </w:r>
      <w:r>
        <w:fldChar w:fldCharType="end"/>
      </w:r>
      <w:r>
        <w:t>. Suicide state code implementation</w:t>
      </w:r>
    </w:p>
    <w:p w:rsidR="00DF7FAE" w:rsidRDefault="00DF7FAE" w:rsidP="00DF7FAE">
      <w:pPr>
        <w:keepNext/>
      </w:pPr>
      <w:r>
        <w:rPr>
          <w:noProof/>
        </w:rPr>
        <w:drawing>
          <wp:inline distT="0" distB="0" distL="0" distR="0" wp14:anchorId="50F23D09" wp14:editId="0009C744">
            <wp:extent cx="5731510" cy="1730375"/>
            <wp:effectExtent l="0" t="0" r="254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1510" cy="1730375"/>
                    </a:xfrm>
                    <a:prstGeom prst="rect">
                      <a:avLst/>
                    </a:prstGeom>
                  </pic:spPr>
                </pic:pic>
              </a:graphicData>
            </a:graphic>
          </wp:inline>
        </w:drawing>
      </w:r>
    </w:p>
    <w:p w:rsidR="00DF7FAE" w:rsidRDefault="00DF7FAE" w:rsidP="00DF7FAE">
      <w:pPr>
        <w:pStyle w:val="Caption"/>
      </w:pPr>
      <w:r>
        <w:t xml:space="preserve">Figure </w:t>
      </w:r>
      <w:r>
        <w:fldChar w:fldCharType="begin"/>
      </w:r>
      <w:r>
        <w:instrText xml:space="preserve"> SEQ Figure \* ARABIC </w:instrText>
      </w:r>
      <w:r>
        <w:fldChar w:fldCharType="separate"/>
      </w:r>
      <w:r w:rsidR="00F7714D">
        <w:rPr>
          <w:noProof/>
        </w:rPr>
        <w:t>12</w:t>
      </w:r>
      <w:r>
        <w:fldChar w:fldCharType="end"/>
      </w:r>
      <w:r>
        <w:t>. Flee state code implementation</w:t>
      </w:r>
    </w:p>
    <w:p w:rsidR="0098737B" w:rsidRDefault="0098737B" w:rsidP="0098737B">
      <w:pPr>
        <w:keepNext/>
      </w:pPr>
      <w:r>
        <w:rPr>
          <w:noProof/>
        </w:rPr>
        <w:lastRenderedPageBreak/>
        <w:drawing>
          <wp:inline distT="0" distB="0" distL="0" distR="0" wp14:anchorId="13777CAB" wp14:editId="4E217D1B">
            <wp:extent cx="5731510" cy="5998845"/>
            <wp:effectExtent l="0" t="0" r="254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31510" cy="5998845"/>
                    </a:xfrm>
                    <a:prstGeom prst="rect">
                      <a:avLst/>
                    </a:prstGeom>
                  </pic:spPr>
                </pic:pic>
              </a:graphicData>
            </a:graphic>
          </wp:inline>
        </w:drawing>
      </w:r>
    </w:p>
    <w:p w:rsidR="0098737B" w:rsidRDefault="0098737B" w:rsidP="0098737B">
      <w:pPr>
        <w:pStyle w:val="Caption"/>
      </w:pPr>
      <w:r>
        <w:t xml:space="preserve">Figure </w:t>
      </w:r>
      <w:r>
        <w:fldChar w:fldCharType="begin"/>
      </w:r>
      <w:r>
        <w:instrText xml:space="preserve"> SEQ Figure \* ARABIC </w:instrText>
      </w:r>
      <w:r>
        <w:fldChar w:fldCharType="separate"/>
      </w:r>
      <w:r w:rsidR="00F7714D">
        <w:rPr>
          <w:noProof/>
        </w:rPr>
        <w:t>13</w:t>
      </w:r>
      <w:r>
        <w:fldChar w:fldCharType="end"/>
      </w:r>
      <w:r>
        <w:t>. SoundPlayer class code implementation</w:t>
      </w:r>
    </w:p>
    <w:p w:rsidR="00D545DE" w:rsidRDefault="00D545DE" w:rsidP="00D545DE">
      <w:pPr>
        <w:keepNext/>
      </w:pPr>
      <w:r>
        <w:rPr>
          <w:noProof/>
        </w:rPr>
        <w:lastRenderedPageBreak/>
        <w:drawing>
          <wp:inline distT="0" distB="0" distL="0" distR="0" wp14:anchorId="2D854319" wp14:editId="42203DB7">
            <wp:extent cx="5731510" cy="3557905"/>
            <wp:effectExtent l="0" t="0" r="254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1510" cy="3557905"/>
                    </a:xfrm>
                    <a:prstGeom prst="rect">
                      <a:avLst/>
                    </a:prstGeom>
                  </pic:spPr>
                </pic:pic>
              </a:graphicData>
            </a:graphic>
          </wp:inline>
        </w:drawing>
      </w:r>
    </w:p>
    <w:p w:rsidR="00D545DE" w:rsidRDefault="00D545DE" w:rsidP="00D545DE">
      <w:pPr>
        <w:pStyle w:val="Caption"/>
      </w:pPr>
      <w:r>
        <w:t xml:space="preserve">Figure </w:t>
      </w:r>
      <w:r>
        <w:fldChar w:fldCharType="begin"/>
      </w:r>
      <w:r>
        <w:instrText xml:space="preserve"> SEQ Figure \* ARABIC </w:instrText>
      </w:r>
      <w:r>
        <w:fldChar w:fldCharType="separate"/>
      </w:r>
      <w:r w:rsidR="00F7714D">
        <w:rPr>
          <w:noProof/>
        </w:rPr>
        <w:t>14</w:t>
      </w:r>
      <w:r>
        <w:fldChar w:fldCharType="end"/>
      </w:r>
      <w:r>
        <w:t>. Layout Component implementation.</w:t>
      </w:r>
    </w:p>
    <w:p w:rsidR="00F7714D" w:rsidRDefault="00F7714D" w:rsidP="00F7714D">
      <w:pPr>
        <w:keepNext/>
      </w:pPr>
      <w:r>
        <w:rPr>
          <w:noProof/>
        </w:rPr>
        <w:drawing>
          <wp:inline distT="0" distB="0" distL="0" distR="0" wp14:anchorId="537BC4E3" wp14:editId="76B1F898">
            <wp:extent cx="5731510" cy="3225800"/>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1510" cy="3225800"/>
                    </a:xfrm>
                    <a:prstGeom prst="rect">
                      <a:avLst/>
                    </a:prstGeom>
                  </pic:spPr>
                </pic:pic>
              </a:graphicData>
            </a:graphic>
          </wp:inline>
        </w:drawing>
      </w:r>
    </w:p>
    <w:p w:rsidR="00F7714D" w:rsidRDefault="00F7714D" w:rsidP="00F7714D">
      <w:pPr>
        <w:pStyle w:val="Caption"/>
      </w:pPr>
      <w:r>
        <w:t xml:space="preserve">Figure </w:t>
      </w:r>
      <w:r>
        <w:fldChar w:fldCharType="begin"/>
      </w:r>
      <w:r>
        <w:instrText xml:space="preserve"> SEQ Figure \* ARABIC </w:instrText>
      </w:r>
      <w:r>
        <w:fldChar w:fldCharType="separate"/>
      </w:r>
      <w:r>
        <w:rPr>
          <w:noProof/>
        </w:rPr>
        <w:t>15</w:t>
      </w:r>
      <w:r>
        <w:fldChar w:fldCharType="end"/>
      </w:r>
      <w:r>
        <w:t>. Mobile phone screen shot</w:t>
      </w:r>
    </w:p>
    <w:sectPr w:rsidR="00F7714D" w:rsidSect="00FA65AB">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71ED4" w:rsidRDefault="00A71ED4" w:rsidP="006C6362">
      <w:pPr>
        <w:spacing w:after="0" w:line="240" w:lineRule="auto"/>
      </w:pPr>
      <w:r>
        <w:separator/>
      </w:r>
    </w:p>
  </w:endnote>
  <w:endnote w:type="continuationSeparator" w:id="0">
    <w:p w:rsidR="00A71ED4" w:rsidRDefault="00A71ED4" w:rsidP="006C63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71ED4" w:rsidRDefault="00A71ED4" w:rsidP="006C6362">
      <w:pPr>
        <w:spacing w:after="0" w:line="240" w:lineRule="auto"/>
      </w:pPr>
      <w:r>
        <w:separator/>
      </w:r>
    </w:p>
  </w:footnote>
  <w:footnote w:type="continuationSeparator" w:id="0">
    <w:p w:rsidR="00A71ED4" w:rsidRDefault="00A71ED4" w:rsidP="006C636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1634BC"/>
    <w:multiLevelType w:val="hybridMultilevel"/>
    <w:tmpl w:val="8AA2F11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C1436FE"/>
    <w:multiLevelType w:val="hybridMultilevel"/>
    <w:tmpl w:val="03BEDE06"/>
    <w:lvl w:ilvl="0" w:tplc="08090001">
      <w:start w:val="1"/>
      <w:numFmt w:val="bullet"/>
      <w:lvlText w:val=""/>
      <w:lvlJc w:val="left"/>
      <w:pPr>
        <w:ind w:left="720" w:hanging="360"/>
      </w:pPr>
      <w:rPr>
        <w:rFonts w:ascii="Symbol" w:hAnsi="Symbol" w:hint="default"/>
      </w:rPr>
    </w:lvl>
    <w:lvl w:ilvl="1" w:tplc="0809000F">
      <w:start w:val="1"/>
      <w:numFmt w:val="decimal"/>
      <w:lvlText w:val="%2."/>
      <w:lvlJc w:val="lef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CC05B38"/>
    <w:multiLevelType w:val="hybridMultilevel"/>
    <w:tmpl w:val="7C0C6C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BSM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FA65AB"/>
    <w:rsid w:val="0000386D"/>
    <w:rsid w:val="00034FBF"/>
    <w:rsid w:val="000607A6"/>
    <w:rsid w:val="00073D56"/>
    <w:rsid w:val="000C1E5C"/>
    <w:rsid w:val="000C4D2B"/>
    <w:rsid w:val="000D4AE4"/>
    <w:rsid w:val="000E0EFE"/>
    <w:rsid w:val="000F2659"/>
    <w:rsid w:val="00143A8A"/>
    <w:rsid w:val="001A29D5"/>
    <w:rsid w:val="001A7C38"/>
    <w:rsid w:val="001B206E"/>
    <w:rsid w:val="001F0155"/>
    <w:rsid w:val="00200193"/>
    <w:rsid w:val="0022059A"/>
    <w:rsid w:val="00267194"/>
    <w:rsid w:val="00293721"/>
    <w:rsid w:val="00295EFA"/>
    <w:rsid w:val="002C4FE8"/>
    <w:rsid w:val="0031029D"/>
    <w:rsid w:val="00321DD7"/>
    <w:rsid w:val="00324749"/>
    <w:rsid w:val="003250B1"/>
    <w:rsid w:val="00331EA9"/>
    <w:rsid w:val="00356E03"/>
    <w:rsid w:val="00380CA9"/>
    <w:rsid w:val="003932A5"/>
    <w:rsid w:val="003B4220"/>
    <w:rsid w:val="003D6F16"/>
    <w:rsid w:val="003F7C8D"/>
    <w:rsid w:val="00496206"/>
    <w:rsid w:val="004E311A"/>
    <w:rsid w:val="00510FD0"/>
    <w:rsid w:val="0055087D"/>
    <w:rsid w:val="00583BD2"/>
    <w:rsid w:val="00615A87"/>
    <w:rsid w:val="006527DC"/>
    <w:rsid w:val="0065560D"/>
    <w:rsid w:val="006A0EC3"/>
    <w:rsid w:val="006B6B38"/>
    <w:rsid w:val="006C437E"/>
    <w:rsid w:val="006C6362"/>
    <w:rsid w:val="00761F61"/>
    <w:rsid w:val="00762B9F"/>
    <w:rsid w:val="007A0E71"/>
    <w:rsid w:val="007E1E63"/>
    <w:rsid w:val="0080761A"/>
    <w:rsid w:val="00845ADB"/>
    <w:rsid w:val="00852EF0"/>
    <w:rsid w:val="008D5E3D"/>
    <w:rsid w:val="008E1A32"/>
    <w:rsid w:val="00931D83"/>
    <w:rsid w:val="009424AA"/>
    <w:rsid w:val="00952CE3"/>
    <w:rsid w:val="00960049"/>
    <w:rsid w:val="009733D1"/>
    <w:rsid w:val="0097640C"/>
    <w:rsid w:val="0098737B"/>
    <w:rsid w:val="009D0A0C"/>
    <w:rsid w:val="009F65F4"/>
    <w:rsid w:val="00A02B9C"/>
    <w:rsid w:val="00A06952"/>
    <w:rsid w:val="00A1359C"/>
    <w:rsid w:val="00A344FF"/>
    <w:rsid w:val="00A5667B"/>
    <w:rsid w:val="00A60CEB"/>
    <w:rsid w:val="00A71ED4"/>
    <w:rsid w:val="00AA18CD"/>
    <w:rsid w:val="00AA2E04"/>
    <w:rsid w:val="00AB76FF"/>
    <w:rsid w:val="00B04987"/>
    <w:rsid w:val="00B12FBA"/>
    <w:rsid w:val="00B454F8"/>
    <w:rsid w:val="00B57346"/>
    <w:rsid w:val="00B640B2"/>
    <w:rsid w:val="00BD20B5"/>
    <w:rsid w:val="00BD6FC5"/>
    <w:rsid w:val="00BE6C7F"/>
    <w:rsid w:val="00C06293"/>
    <w:rsid w:val="00C150B1"/>
    <w:rsid w:val="00C56280"/>
    <w:rsid w:val="00C865DA"/>
    <w:rsid w:val="00CF2543"/>
    <w:rsid w:val="00D11AF3"/>
    <w:rsid w:val="00D545DE"/>
    <w:rsid w:val="00D63BBE"/>
    <w:rsid w:val="00D704BF"/>
    <w:rsid w:val="00DA3AC7"/>
    <w:rsid w:val="00DB6CD6"/>
    <w:rsid w:val="00DC3248"/>
    <w:rsid w:val="00DC60B7"/>
    <w:rsid w:val="00DF7FAE"/>
    <w:rsid w:val="00E03769"/>
    <w:rsid w:val="00E61F26"/>
    <w:rsid w:val="00E67AEA"/>
    <w:rsid w:val="00E96D45"/>
    <w:rsid w:val="00F235F0"/>
    <w:rsid w:val="00F334D7"/>
    <w:rsid w:val="00F6071A"/>
    <w:rsid w:val="00F7714D"/>
    <w:rsid w:val="00F87CC1"/>
    <w:rsid w:val="00F93F22"/>
    <w:rsid w:val="00FA3614"/>
    <w:rsid w:val="00FA65AB"/>
    <w:rsid w:val="00FE33B0"/>
    <w:rsid w:val="00FF686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40BB90"/>
  <w15:chartTrackingRefBased/>
  <w15:docId w15:val="{1618E744-8960-4A31-B4E4-AAEF8060A1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A65A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31D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67AE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31029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FA65AB"/>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FA65AB"/>
    <w:rPr>
      <w:rFonts w:eastAsiaTheme="minorEastAsia"/>
      <w:lang w:val="en-US"/>
    </w:rPr>
  </w:style>
  <w:style w:type="character" w:customStyle="1" w:styleId="Heading1Char">
    <w:name w:val="Heading 1 Char"/>
    <w:basedOn w:val="DefaultParagraphFont"/>
    <w:link w:val="Heading1"/>
    <w:uiPriority w:val="9"/>
    <w:rsid w:val="00FA65AB"/>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FA65AB"/>
    <w:pPr>
      <w:outlineLvl w:val="9"/>
    </w:pPr>
    <w:rPr>
      <w:lang w:val="en-US"/>
    </w:rPr>
  </w:style>
  <w:style w:type="character" w:customStyle="1" w:styleId="Heading2Char">
    <w:name w:val="Heading 2 Char"/>
    <w:basedOn w:val="DefaultParagraphFont"/>
    <w:link w:val="Heading2"/>
    <w:uiPriority w:val="9"/>
    <w:rsid w:val="00931D83"/>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6C63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6362"/>
  </w:style>
  <w:style w:type="paragraph" w:styleId="Footer">
    <w:name w:val="footer"/>
    <w:basedOn w:val="Normal"/>
    <w:link w:val="FooterChar"/>
    <w:uiPriority w:val="99"/>
    <w:unhideWhenUsed/>
    <w:rsid w:val="006C63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6C6362"/>
  </w:style>
  <w:style w:type="paragraph" w:customStyle="1" w:styleId="EndNoteBibliographyTitle">
    <w:name w:val="EndNote Bibliography Title"/>
    <w:basedOn w:val="Normal"/>
    <w:link w:val="EndNoteBibliographyTitleChar"/>
    <w:rsid w:val="00DC60B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C60B7"/>
    <w:rPr>
      <w:rFonts w:ascii="Calibri" w:hAnsi="Calibri" w:cs="Calibri"/>
      <w:noProof/>
      <w:lang w:val="en-US"/>
    </w:rPr>
  </w:style>
  <w:style w:type="paragraph" w:customStyle="1" w:styleId="EndNoteBibliography">
    <w:name w:val="EndNote Bibliography"/>
    <w:basedOn w:val="Normal"/>
    <w:link w:val="EndNoteBibliographyChar"/>
    <w:rsid w:val="00DC60B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C60B7"/>
    <w:rPr>
      <w:rFonts w:ascii="Calibri" w:hAnsi="Calibri" w:cs="Calibri"/>
      <w:noProof/>
      <w:lang w:val="en-US"/>
    </w:rPr>
  </w:style>
  <w:style w:type="character" w:styleId="Hyperlink">
    <w:name w:val="Hyperlink"/>
    <w:basedOn w:val="DefaultParagraphFont"/>
    <w:uiPriority w:val="99"/>
    <w:unhideWhenUsed/>
    <w:rsid w:val="007E1E63"/>
    <w:rPr>
      <w:color w:val="0563C1" w:themeColor="hyperlink"/>
      <w:u w:val="single"/>
    </w:rPr>
  </w:style>
  <w:style w:type="character" w:styleId="UnresolvedMention">
    <w:name w:val="Unresolved Mention"/>
    <w:basedOn w:val="DefaultParagraphFont"/>
    <w:uiPriority w:val="99"/>
    <w:semiHidden/>
    <w:unhideWhenUsed/>
    <w:rsid w:val="007E1E63"/>
    <w:rPr>
      <w:color w:val="808080"/>
      <w:shd w:val="clear" w:color="auto" w:fill="E6E6E6"/>
    </w:rPr>
  </w:style>
  <w:style w:type="paragraph" w:styleId="Caption">
    <w:name w:val="caption"/>
    <w:basedOn w:val="Normal"/>
    <w:next w:val="Normal"/>
    <w:uiPriority w:val="35"/>
    <w:unhideWhenUsed/>
    <w:qFormat/>
    <w:rsid w:val="00AB76FF"/>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E67AEA"/>
    <w:rPr>
      <w:rFonts w:asciiTheme="majorHAnsi" w:eastAsiaTheme="majorEastAsia" w:hAnsiTheme="majorHAnsi" w:cstheme="majorBidi"/>
      <w:color w:val="1F3763" w:themeColor="accent1" w:themeShade="7F"/>
      <w:sz w:val="24"/>
      <w:szCs w:val="24"/>
    </w:rPr>
  </w:style>
  <w:style w:type="paragraph" w:styleId="TOC1">
    <w:name w:val="toc 1"/>
    <w:basedOn w:val="Normal"/>
    <w:next w:val="Normal"/>
    <w:autoRedefine/>
    <w:uiPriority w:val="39"/>
    <w:unhideWhenUsed/>
    <w:rsid w:val="00295EFA"/>
    <w:pPr>
      <w:spacing w:after="100"/>
    </w:pPr>
  </w:style>
  <w:style w:type="paragraph" w:styleId="TOC2">
    <w:name w:val="toc 2"/>
    <w:basedOn w:val="Normal"/>
    <w:next w:val="Normal"/>
    <w:autoRedefine/>
    <w:uiPriority w:val="39"/>
    <w:unhideWhenUsed/>
    <w:rsid w:val="00295EFA"/>
    <w:pPr>
      <w:spacing w:after="100"/>
      <w:ind w:left="220"/>
    </w:pPr>
  </w:style>
  <w:style w:type="paragraph" w:styleId="TOC3">
    <w:name w:val="toc 3"/>
    <w:basedOn w:val="Normal"/>
    <w:next w:val="Normal"/>
    <w:autoRedefine/>
    <w:uiPriority w:val="39"/>
    <w:unhideWhenUsed/>
    <w:rsid w:val="00295EFA"/>
    <w:pPr>
      <w:spacing w:after="100"/>
      <w:ind w:left="440"/>
    </w:pPr>
  </w:style>
  <w:style w:type="character" w:customStyle="1" w:styleId="Heading4Char">
    <w:name w:val="Heading 4 Char"/>
    <w:basedOn w:val="DefaultParagraphFont"/>
    <w:link w:val="Heading4"/>
    <w:uiPriority w:val="9"/>
    <w:rsid w:val="0031029D"/>
    <w:rPr>
      <w:rFonts w:asciiTheme="majorHAnsi" w:eastAsiaTheme="majorEastAsia" w:hAnsiTheme="majorHAnsi" w:cstheme="majorBidi"/>
      <w:i/>
      <w:iCs/>
      <w:color w:val="2F5496" w:themeColor="accent1" w:themeShade="BF"/>
    </w:rPr>
  </w:style>
  <w:style w:type="paragraph" w:styleId="ListParagraph">
    <w:name w:val="List Paragraph"/>
    <w:basedOn w:val="Normal"/>
    <w:uiPriority w:val="34"/>
    <w:qFormat/>
    <w:rsid w:val="0020019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21533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typescriptlang.org/" TargetMode="External"/><Relationship Id="rId18" Type="http://schemas.openxmlformats.org/officeDocument/2006/relationships/hyperlink" Target="http://www.mapeditor.org/" TargetMode="External"/><Relationship Id="rId26" Type="http://schemas.openxmlformats.org/officeDocument/2006/relationships/image" Target="media/image8.png"/><Relationship Id="rId3" Type="http://schemas.openxmlformats.org/officeDocument/2006/relationships/numbering" Target="numbering.xml"/><Relationship Id="rId21" Type="http://schemas.openxmlformats.org/officeDocument/2006/relationships/image" Target="media/image3.png"/><Relationship Id="rId34" Type="http://schemas.openxmlformats.org/officeDocument/2006/relationships/image" Target="media/image16.png"/><Relationship Id="rId7" Type="http://schemas.openxmlformats.org/officeDocument/2006/relationships/footnotes" Target="footnotes.xml"/><Relationship Id="rId12" Type="http://schemas.openxmlformats.org/officeDocument/2006/relationships/hyperlink" Target="http://www.thocp.net/software/games/golden_age.htm#MoonPatrol" TargetMode="External"/><Relationship Id="rId17" Type="http://schemas.openxmlformats.org/officeDocument/2006/relationships/hyperlink" Target="https://stackoverflow.com/documentation" TargetMode="External"/><Relationship Id="rId25" Type="http://schemas.openxmlformats.org/officeDocument/2006/relationships/image" Target="media/image7.png"/><Relationship Id="rId33"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hyperlink" Target="https://stackoverflow.com/questions/12694530/what-is-typescript-and-why-would-i-use-it-in-place-of-javascript/35048303" TargetMode="External"/><Relationship Id="rId20" Type="http://schemas.openxmlformats.org/officeDocument/2006/relationships/image" Target="media/image2.pn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harrypi.github.io/CI328WebGame/" TargetMode="External"/><Relationship Id="rId24" Type="http://schemas.openxmlformats.org/officeDocument/2006/relationships/image" Target="media/image6.png"/><Relationship Id="rId32" Type="http://schemas.openxmlformats.org/officeDocument/2006/relationships/image" Target="media/image14.png"/><Relationship Id="rId5" Type="http://schemas.openxmlformats.org/officeDocument/2006/relationships/settings" Target="settings.xml"/><Relationship Id="rId15" Type="http://schemas.openxmlformats.org/officeDocument/2006/relationships/hyperlink" Target="https://github.com/:2012" TargetMode="Externa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theme" Target="theme/theme1.xml"/><Relationship Id="rId10" Type="http://schemas.openxmlformats.org/officeDocument/2006/relationships/oleObject" Target="embeddings/oleObject1.bin"/><Relationship Id="rId19" Type="http://schemas.openxmlformats.org/officeDocument/2006/relationships/hyperlink" Target="https://photonstorm.github.io/phaser-ce/Phaser.Physics.Arcade.html#accelerateToObject" TargetMode="External"/><Relationship Id="rId31" Type="http://schemas.openxmlformats.org/officeDocument/2006/relationships/image" Target="media/image13.png"/><Relationship Id="rId4" Type="http://schemas.openxmlformats.org/officeDocument/2006/relationships/styles" Target="styles.xml"/><Relationship Id="rId9" Type="http://schemas.openxmlformats.org/officeDocument/2006/relationships/image" Target="media/image1.emf"/><Relationship Id="rId14" Type="http://schemas.openxmlformats.org/officeDocument/2006/relationships/hyperlink" Target="https://www.typescriptlang.org/docs/handbook/type-inference.html" TargetMode="Externa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12-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926D1D9-0855-4314-8292-E656B5D9AC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5228</Words>
  <Characters>29800</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Internet Game Design and Development</vt:lpstr>
    </vt:vector>
  </TitlesOfParts>
  <Company/>
  <LinksUpToDate>false</LinksUpToDate>
  <CharactersWithSpaces>34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et Game Design and Development</dc:title>
  <dc:subject>CI328 - Report</dc:subject>
  <dc:creator>harrys pitsillides</dc:creator>
  <cp:keywords/>
  <dc:description/>
  <cp:lastModifiedBy>harrys pitsillides</cp:lastModifiedBy>
  <cp:revision>2</cp:revision>
  <dcterms:created xsi:type="dcterms:W3CDTF">2017-12-22T00:00:00Z</dcterms:created>
  <dcterms:modified xsi:type="dcterms:W3CDTF">2017-12-22T00:00:00Z</dcterms:modified>
</cp:coreProperties>
</file>